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F5DA7" w:rsidRDefault="009729F5" w:rsidP="00FC0014">
      <w:pPr>
        <w:pStyle w:val="Subjudul"/>
        <w:numPr>
          <w:ilvl w:val="0"/>
          <w:numId w:val="0"/>
        </w:numPr>
        <w:jc w:val="center"/>
        <w:rPr>
          <w:sz w:val="28"/>
          <w:szCs w:val="28"/>
        </w:rPr>
      </w:pPr>
      <w:r>
        <w:rPr>
          <w:sz w:val="28"/>
          <w:szCs w:val="28"/>
        </w:rPr>
        <w:t>PENGEMBANGAN</w:t>
      </w:r>
      <w:r>
        <w:rPr>
          <w:i/>
          <w:sz w:val="28"/>
          <w:szCs w:val="28"/>
        </w:rPr>
        <w:t xml:space="preserve"> </w:t>
      </w:r>
      <w:r w:rsidR="00704A1C" w:rsidRPr="0000745F">
        <w:rPr>
          <w:i/>
          <w:sz w:val="28"/>
          <w:szCs w:val="28"/>
        </w:rPr>
        <w:t>GAME</w:t>
      </w:r>
      <w:r w:rsidR="00704A1C">
        <w:rPr>
          <w:sz w:val="28"/>
          <w:szCs w:val="28"/>
        </w:rPr>
        <w:t xml:space="preserve"> EDUKASI PENGENAL</w:t>
      </w:r>
      <w:r w:rsidR="00B91BAE">
        <w:rPr>
          <w:sz w:val="28"/>
          <w:szCs w:val="28"/>
        </w:rPr>
        <w:t>A</w:t>
      </w:r>
      <w:r w:rsidR="00704A1C">
        <w:rPr>
          <w:sz w:val="28"/>
          <w:szCs w:val="28"/>
        </w:rPr>
        <w:t xml:space="preserve">N IKLIM </w:t>
      </w:r>
      <w:r w:rsidR="00540161">
        <w:rPr>
          <w:sz w:val="28"/>
          <w:szCs w:val="28"/>
        </w:rPr>
        <w:t>DAN CUACA UNTUK SISWA KELAS III</w:t>
      </w:r>
      <w:r w:rsidR="000424F7">
        <w:rPr>
          <w:sz w:val="28"/>
          <w:szCs w:val="28"/>
        </w:rPr>
        <w:t xml:space="preserve"> SEKOLAH DASAR</w:t>
      </w:r>
    </w:p>
    <w:p w:rsidR="00704A1C" w:rsidRDefault="00704A1C" w:rsidP="00FC0014">
      <w:pPr>
        <w:pStyle w:val="Subjudul"/>
        <w:numPr>
          <w:ilvl w:val="0"/>
          <w:numId w:val="0"/>
        </w:numPr>
        <w:jc w:val="center"/>
        <w:rPr>
          <w:szCs w:val="28"/>
        </w:rPr>
      </w:pPr>
      <w:r>
        <w:rPr>
          <w:szCs w:val="28"/>
        </w:rPr>
        <w:t>Abstrak</w:t>
      </w:r>
    </w:p>
    <w:p w:rsidR="00146758" w:rsidRDefault="00704A1C" w:rsidP="00F96D30">
      <w:pPr>
        <w:pStyle w:val="Subjudul"/>
        <w:numPr>
          <w:ilvl w:val="0"/>
          <w:numId w:val="0"/>
        </w:numPr>
        <w:jc w:val="both"/>
        <w:rPr>
          <w:b w:val="0"/>
          <w:szCs w:val="28"/>
        </w:rPr>
      </w:pPr>
      <w:r>
        <w:rPr>
          <w:b w:val="0"/>
          <w:szCs w:val="28"/>
        </w:rPr>
        <w:t>Iklim dan cuaca adalah materi yang sudah diajarkan kepada siswa sekolah dasar dalam sistem pendidikan indo</w:t>
      </w:r>
      <w:r w:rsidR="00F96D30">
        <w:rPr>
          <w:b w:val="0"/>
          <w:szCs w:val="28"/>
        </w:rPr>
        <w:t xml:space="preserve">nesia </w:t>
      </w:r>
      <w:r w:rsidR="008D4248">
        <w:rPr>
          <w:b w:val="0"/>
          <w:szCs w:val="28"/>
        </w:rPr>
        <w:t>tepat</w:t>
      </w:r>
      <w:r w:rsidR="00F96D30">
        <w:rPr>
          <w:b w:val="0"/>
          <w:szCs w:val="28"/>
        </w:rPr>
        <w:t xml:space="preserve">nya pada kurikulum 2013. </w:t>
      </w:r>
      <w:r w:rsidR="00F96D30" w:rsidRPr="00F96D30">
        <w:rPr>
          <w:b w:val="0"/>
          <w:szCs w:val="28"/>
        </w:rPr>
        <w:t>Mempelajari iklim dan cuaca, akan membuat anak lebih mengenal lingkungan sekitarnya, anak akan mengetahui penyebab terjadinya suatu fenomena dan kejadian alam di sekitar mereka.</w:t>
      </w:r>
      <w:r w:rsidR="00F96D30">
        <w:rPr>
          <w:b w:val="0"/>
          <w:szCs w:val="28"/>
        </w:rPr>
        <w:t xml:space="preserve"> </w:t>
      </w:r>
      <w:r w:rsidR="00F96D30" w:rsidRPr="00F96D30">
        <w:rPr>
          <w:b w:val="0"/>
          <w:szCs w:val="28"/>
        </w:rPr>
        <w:t>Namun karena kurangnya media pembelajaran, metode pembelajaran di SDN 02 Gonilan masih menggunakan metode konvensional, dimana guru menjelaskan materi kepada murid hanya menggunakan media buku.</w:t>
      </w:r>
      <w:r w:rsidR="009A63D6">
        <w:rPr>
          <w:b w:val="0"/>
          <w:szCs w:val="28"/>
        </w:rPr>
        <w:t xml:space="preserve"> </w:t>
      </w:r>
      <w:r w:rsidR="009A63D6" w:rsidRPr="009A63D6">
        <w:rPr>
          <w:b w:val="0"/>
          <w:szCs w:val="28"/>
        </w:rPr>
        <w:t>Tentunya metode konvensional memiliki beberapa kekurangan yaitu siswa mudah bosan karena proses pembelajaran bersifat monoton</w:t>
      </w:r>
      <w:r w:rsidR="009A63D6">
        <w:rPr>
          <w:b w:val="0"/>
          <w:szCs w:val="28"/>
        </w:rPr>
        <w:t xml:space="preserve">. Untuk itu </w:t>
      </w:r>
      <w:r w:rsidR="009A63D6" w:rsidRPr="009A63D6">
        <w:rPr>
          <w:b w:val="0"/>
          <w:szCs w:val="28"/>
        </w:rPr>
        <w:t xml:space="preserve">diperlukan media yang menarik dan disukai siswa, agar dapat mendukung proses pembelajaran yang menyenangkan. Salah satu media interaktif yang menarik adalah menggunakan metode pembelajaran melalui </w:t>
      </w:r>
      <w:r w:rsidR="009A63D6" w:rsidRPr="002205B0">
        <w:rPr>
          <w:b w:val="0"/>
          <w:i/>
          <w:szCs w:val="28"/>
        </w:rPr>
        <w:t>game</w:t>
      </w:r>
      <w:r w:rsidR="00AA3A84">
        <w:rPr>
          <w:b w:val="0"/>
          <w:i/>
          <w:szCs w:val="28"/>
        </w:rPr>
        <w:t>.</w:t>
      </w:r>
      <w:r w:rsidR="00064908">
        <w:rPr>
          <w:b w:val="0"/>
          <w:i/>
          <w:szCs w:val="28"/>
        </w:rPr>
        <w:t xml:space="preserve"> </w:t>
      </w:r>
      <w:r w:rsidR="00225FE0">
        <w:rPr>
          <w:b w:val="0"/>
          <w:szCs w:val="28"/>
        </w:rPr>
        <w:t>Oleh sebab</w:t>
      </w:r>
      <w:r w:rsidR="00064908">
        <w:rPr>
          <w:b w:val="0"/>
          <w:szCs w:val="28"/>
        </w:rPr>
        <w:t xml:space="preserve"> itu</w:t>
      </w:r>
      <w:r w:rsidR="00913285">
        <w:rPr>
          <w:b w:val="0"/>
          <w:szCs w:val="28"/>
        </w:rPr>
        <w:t xml:space="preserve"> dibuatlah</w:t>
      </w:r>
      <w:r w:rsidR="00064908">
        <w:rPr>
          <w:b w:val="0"/>
          <w:szCs w:val="28"/>
        </w:rPr>
        <w:t xml:space="preserve"> </w:t>
      </w:r>
      <w:r w:rsidR="00064908">
        <w:rPr>
          <w:b w:val="0"/>
          <w:i/>
          <w:szCs w:val="28"/>
        </w:rPr>
        <w:t xml:space="preserve">game </w:t>
      </w:r>
      <w:r w:rsidR="00064908">
        <w:rPr>
          <w:b w:val="0"/>
          <w:szCs w:val="28"/>
        </w:rPr>
        <w:t xml:space="preserve">edukasi </w:t>
      </w:r>
      <w:r w:rsidR="00913285">
        <w:rPr>
          <w:b w:val="0"/>
          <w:szCs w:val="28"/>
        </w:rPr>
        <w:t>yang dapat</w:t>
      </w:r>
      <w:r w:rsidR="00064908">
        <w:rPr>
          <w:b w:val="0"/>
          <w:szCs w:val="28"/>
        </w:rPr>
        <w:t xml:space="preserve"> membatu siswa dalam mengenal iklim dan </w:t>
      </w:r>
      <w:r w:rsidR="00913285">
        <w:rPr>
          <w:b w:val="0"/>
          <w:szCs w:val="28"/>
        </w:rPr>
        <w:t>cuaca</w:t>
      </w:r>
      <w:r w:rsidR="00064908">
        <w:rPr>
          <w:b w:val="0"/>
          <w:szCs w:val="28"/>
        </w:rPr>
        <w:t xml:space="preserve">. </w:t>
      </w:r>
      <w:r w:rsidR="00485EB1">
        <w:rPr>
          <w:b w:val="0"/>
          <w:szCs w:val="28"/>
        </w:rPr>
        <w:t xml:space="preserve">Metode penelitian yang digunakan dalam penelitian ini adalah metode </w:t>
      </w:r>
      <w:r w:rsidR="00485EB1" w:rsidRPr="00485EB1">
        <w:rPr>
          <w:b w:val="0"/>
          <w:i/>
          <w:szCs w:val="28"/>
        </w:rPr>
        <w:t>waterfall</w:t>
      </w:r>
      <w:r w:rsidR="00485EB1">
        <w:rPr>
          <w:b w:val="0"/>
          <w:szCs w:val="28"/>
        </w:rPr>
        <w:t xml:space="preserve">. </w:t>
      </w:r>
      <w:r w:rsidR="00485EB1">
        <w:rPr>
          <w:b w:val="0"/>
          <w:i/>
          <w:szCs w:val="28"/>
        </w:rPr>
        <w:t xml:space="preserve">Game </w:t>
      </w:r>
      <w:r w:rsidR="00485EB1">
        <w:rPr>
          <w:b w:val="0"/>
          <w:szCs w:val="28"/>
        </w:rPr>
        <w:t xml:space="preserve">dibuat dengan menggunakan </w:t>
      </w:r>
      <w:r w:rsidR="00485EB1">
        <w:rPr>
          <w:b w:val="0"/>
          <w:i/>
          <w:szCs w:val="28"/>
        </w:rPr>
        <w:t xml:space="preserve">software unity 2018 </w:t>
      </w:r>
      <w:r w:rsidR="00485EB1">
        <w:rPr>
          <w:b w:val="0"/>
          <w:szCs w:val="28"/>
        </w:rPr>
        <w:t xml:space="preserve">dan </w:t>
      </w:r>
      <w:r w:rsidR="00485EB1">
        <w:rPr>
          <w:b w:val="0"/>
          <w:i/>
          <w:szCs w:val="28"/>
        </w:rPr>
        <w:t>Adobe photoshop cs5</w:t>
      </w:r>
      <w:r w:rsidR="00E50238">
        <w:rPr>
          <w:b w:val="0"/>
          <w:szCs w:val="28"/>
        </w:rPr>
        <w:t xml:space="preserve">. Pengujian dilakukan dengan menggunakan pengujian </w:t>
      </w:r>
      <w:r w:rsidR="00E50238">
        <w:rPr>
          <w:b w:val="0"/>
          <w:i/>
          <w:szCs w:val="28"/>
        </w:rPr>
        <w:t xml:space="preserve">blackbox </w:t>
      </w:r>
      <w:r w:rsidR="00E50238">
        <w:rPr>
          <w:b w:val="0"/>
          <w:szCs w:val="28"/>
        </w:rPr>
        <w:t xml:space="preserve">dan kuesioner. </w:t>
      </w:r>
      <w:r w:rsidR="00B9486B">
        <w:rPr>
          <w:b w:val="0"/>
          <w:szCs w:val="28"/>
        </w:rPr>
        <w:t xml:space="preserve">Hasil yang didapat dari pengujian kuesioner adalah 90.8% yang menunjukan bahwa siswa dan wali kelas setuju </w:t>
      </w:r>
      <w:r w:rsidR="00B9486B">
        <w:rPr>
          <w:b w:val="0"/>
          <w:i/>
          <w:szCs w:val="28"/>
        </w:rPr>
        <w:t xml:space="preserve">game </w:t>
      </w:r>
      <w:r w:rsidR="00B9486B">
        <w:rPr>
          <w:b w:val="0"/>
          <w:szCs w:val="28"/>
        </w:rPr>
        <w:t xml:space="preserve">dapat </w:t>
      </w:r>
      <w:r w:rsidR="00397521">
        <w:rPr>
          <w:b w:val="0"/>
          <w:szCs w:val="28"/>
        </w:rPr>
        <w:t>menjadi media pembelajaran yang menyenangkan dan dapat membatu siswa dalam mengenal iklim dan cuaca.</w:t>
      </w:r>
    </w:p>
    <w:p w:rsidR="004C2DCF" w:rsidRDefault="00146758" w:rsidP="00F96D30">
      <w:pPr>
        <w:pStyle w:val="Subjudul"/>
        <w:numPr>
          <w:ilvl w:val="0"/>
          <w:numId w:val="0"/>
        </w:numPr>
        <w:jc w:val="both"/>
        <w:rPr>
          <w:b w:val="0"/>
        </w:rPr>
      </w:pPr>
      <w:r w:rsidRPr="00146758">
        <w:rPr>
          <w:szCs w:val="28"/>
        </w:rPr>
        <w:t>Kata kunci</w:t>
      </w:r>
      <w:r>
        <w:t xml:space="preserve">: </w:t>
      </w:r>
      <w:r>
        <w:rPr>
          <w:b w:val="0"/>
        </w:rPr>
        <w:t>game edukasi, media pembelajaran, iklim dan cuaca, waterfall</w:t>
      </w:r>
    </w:p>
    <w:p w:rsidR="004C2DCF" w:rsidRDefault="004C2DCF" w:rsidP="004C2DCF">
      <w:pPr>
        <w:pStyle w:val="Subjudul"/>
        <w:numPr>
          <w:ilvl w:val="0"/>
          <w:numId w:val="0"/>
        </w:numPr>
        <w:jc w:val="center"/>
      </w:pPr>
      <w:r>
        <w:t>Abstract</w:t>
      </w:r>
    </w:p>
    <w:p w:rsidR="007C1CEF" w:rsidRDefault="000F1C13" w:rsidP="000F1C13">
      <w:pPr>
        <w:pStyle w:val="Subjudul"/>
        <w:numPr>
          <w:ilvl w:val="0"/>
          <w:numId w:val="0"/>
        </w:numPr>
        <w:jc w:val="both"/>
        <w:rPr>
          <w:b w:val="0"/>
        </w:rPr>
      </w:pPr>
      <w:r w:rsidRPr="000F1C13">
        <w:rPr>
          <w:b w:val="0"/>
        </w:rPr>
        <w:t>Climate and weather are learning materials that have been taught to elementary school students in the Indonesian education system, precisely in the 2013 curriculum. Studying the climate and weather, will make children more familiar with the surrounding environment, children will know the cause of a phenomenon and natural events around them. However, due to lack of instructional media, the learning methods at SDN 02 Gonilan still use conventional methods, where the teacher explains the learning materials to students only using book. Of course, conventional methods have some disadvantages, for example students get bored easily because the learning process is monotonous.For this reason, a media that is interesting and liked by students is needed to support a pleasant learning process. Examples of interactive and interesting learning media are using learning methods through games. Therefore, an educational game is made that can help students learn about climate and weather. The research method used in this study is the waterfall method. The game is made by using the Unity 2018 software and Adobe Photoshop CS5. Testing is done using blackbox testing and questionnaires. The results obtained from the testing of the questionnaire were 90.8% which showed that students and homeroom teachers agreed that this game could be a fun learning media and could help students to recognize climate and weather.</w:t>
      </w:r>
    </w:p>
    <w:p w:rsidR="004F5DA7" w:rsidRPr="007C1CEF" w:rsidRDefault="007C1CEF" w:rsidP="000F1C13">
      <w:pPr>
        <w:pStyle w:val="Subjudul"/>
        <w:numPr>
          <w:ilvl w:val="0"/>
          <w:numId w:val="0"/>
        </w:numPr>
        <w:jc w:val="both"/>
        <w:rPr>
          <w:b w:val="0"/>
        </w:rPr>
      </w:pPr>
      <w:r>
        <w:rPr>
          <w:szCs w:val="28"/>
        </w:rPr>
        <w:t>Keyword</w:t>
      </w:r>
      <w:r>
        <w:t xml:space="preserve">: </w:t>
      </w:r>
      <w:r>
        <w:rPr>
          <w:b w:val="0"/>
        </w:rPr>
        <w:t>education game, learning media, climate and weather, waterfall</w:t>
      </w:r>
      <w:r w:rsidR="004F5DA7" w:rsidRPr="000F1C13">
        <w:rPr>
          <w:b w:val="0"/>
        </w:rPr>
        <w:br w:type="page"/>
      </w:r>
    </w:p>
    <w:p w:rsidR="00F65730" w:rsidRPr="00705F68" w:rsidRDefault="00F65730" w:rsidP="0017614A">
      <w:pPr>
        <w:pStyle w:val="Subjudul"/>
      </w:pPr>
      <w:r w:rsidRPr="00705F68">
        <w:lastRenderedPageBreak/>
        <w:t>PENDAHULUAN</w:t>
      </w:r>
    </w:p>
    <w:p w:rsidR="00454B50" w:rsidRDefault="00454B50" w:rsidP="00B83ED3">
      <w:pPr>
        <w:ind w:firstLine="0"/>
      </w:pPr>
      <w:r>
        <w:t>C</w:t>
      </w:r>
      <w:r w:rsidRPr="002C13D3">
        <w:t xml:space="preserve">uaca adalah keadaan udara pada saat tertentu dan di wilayah tertentu yang relatif sempit dan pada jangka waktu yang singkat. </w:t>
      </w:r>
      <w:r>
        <w:t>I</w:t>
      </w:r>
      <w:r w:rsidRPr="002C13D3">
        <w:t xml:space="preserve">klim adalah keadaan cuaca rata-rata dalam waktu satu tahun yang penyelidikannya dilakukan dalam waktu yang lama (minimal 30 tahun) </w:t>
      </w:r>
      <w:r>
        <w:t xml:space="preserve">dan meliputi wilayah yang luas </w:t>
      </w:r>
      <w:r>
        <w:fldChar w:fldCharType="begin" w:fldLock="1"/>
      </w:r>
      <w:r>
        <w:instrText>ADDIN CSL_CITATION {"citationItems":[{"id":"ITEM-1","itemData":{"abstract":"—Pola iklim dan cuaca di Indonesia yang tidak ber- aturan dan eskstrim akan mengganggu transportasi laut. Pada penelitian ini telah dilakukan perancangan prediktor cuaca maritim berbasis logika fuzzy takagi sugeno menggunakan user interface smartphone android. User interface smartphone an- droid dipilih karena android banyak digunakan masyarakat indonesia. Data yang digunakan untuk membangun basis aturan dan fungsi keanggotaan berasal dari data BMKG II Perak yang direkam perjam selama 6 tahun yaitu dari januari 2007 hingga desember 2012. Digunakan data cuaca maritim dari tahun 2007 hingga 2012 untuk membangun basis aturan dan fungsi keanggotaan logika fuzzy. Validasi prediksi cuaca maritim di- lakukan dengan menggunakan data BMKG bulan februari 2013. Selain menggunakan data BMKG juga dilakukan validasi real- time menggunakan data maritim buoyweather. Hasil penelitian didapatkan akurasi prediksi cuaca maritim tertinggi, yaitu: suhu udara, kelembaban udara, kecepatan arus laut, tinggi gelombang dan curah hujan adalah 83%, 84.5%, 87 %, 85.7% dan 95%. Kata","author":[{"dropping-particle":"","family":"Anshari","given":"M Kahfi","non-dropping-particle":"","parse-names":false,"suffix":""},{"dropping-particle":"","family":"Arifin","given":"Syamsul","non-dropping-particle":"","parse-names":false,"suffix":""},{"dropping-particle":"","family":"Rahmadiansah","given":"Andi","non-dropping-particle":"","parse-names":false,"suffix":""}],"container-title":"Teknik Pomits","id":"ITEM-1","issue":"2","issued":{"date-parts":[["2013"]]},"page":"324-328","title":"Perancangan Prediktor Cuaca Maritim Berbasis Logika Fuzzy Menggunakan User Interface Android","type":"article-journal","volume":"2"},"uris":["http://www.mendeley.com/documents/?uuid=94f17072-07d7-4107-9587-684bc92270b7"]}],"mendeley":{"formattedCitation":"(Anshari, Arifin, &amp; Rahmadiansah, 2013)","plainTextFormattedCitation":"(Anshari, Arifin, &amp; Rahmadiansah, 2013)","previouslyFormattedCitation":"(Anshari, Arifin, &amp; Rahmadiansah, 2013)"},"properties":{"noteIndex":0},"schema":"https://github.com/citation-style-language/schema/raw/master/csl-citation.json"}</w:instrText>
      </w:r>
      <w:r>
        <w:fldChar w:fldCharType="separate"/>
      </w:r>
      <w:r w:rsidRPr="00547C47">
        <w:t>(Anshari, Arifin, &amp; Rahmadiansah, 2013)</w:t>
      </w:r>
      <w:r>
        <w:fldChar w:fldCharType="end"/>
      </w:r>
      <w:r>
        <w:t>. Mempelajari iklim dan cuaca, akan membuat anak lebih mengenal lingkungan sekitarnya, anak akan mengetahui penyebab terjadinya suatu fenomena dan kejadian alam di</w:t>
      </w:r>
      <w:r w:rsidR="002970E0">
        <w:t xml:space="preserve"> </w:t>
      </w:r>
      <w:r>
        <w:t xml:space="preserve">sekitar mereka. </w:t>
      </w:r>
      <w:r w:rsidRPr="00F86EEA">
        <w:t>P</w:t>
      </w:r>
      <w:r>
        <w:t xml:space="preserve">engenalan terhadap lingkungan sekitar merupakan pengalaman yang menyenangkan untuk </w:t>
      </w:r>
      <w:r w:rsidRPr="00F86EEA">
        <w:t>mengembangkan kecerdasan anak sejak dini</w:t>
      </w:r>
      <w:r>
        <w:t xml:space="preserve"> </w:t>
      </w:r>
      <w:r>
        <w:fldChar w:fldCharType="begin" w:fldLock="1"/>
      </w:r>
      <w:r>
        <w:instrText>ADDIN CSL_CITATION {"citationItems":[{"id":"ITEM-1","itemData":{"author":[{"dropping-particle":"","family":"Andrianto","given":"Dedy","non-dropping-particle":"","parse-names":false,"suffix":""}],"id":"ITEM-1","issued":{"date-parts":[["2011"]]},"page":"1-22","title":"Memanfaatkan Lingkungan Sekitar","type":"article-journal"},"uris":["http://www.mendeley.com/documents/?uuid=405ae5b1-84b4-458f-baaa-1af882c4f45e"]}],"mendeley":{"formattedCitation":"(Andrianto, 2011)","plainTextFormattedCitation":"(Andrianto, 2011)","previouslyFormattedCitation":"(Andrianto, 2011)"},"properties":{"noteIndex":0},"schema":"https://github.com/citation-style-language/schema/raw/master/csl-citation.json"}</w:instrText>
      </w:r>
      <w:r>
        <w:fldChar w:fldCharType="separate"/>
      </w:r>
      <w:r w:rsidRPr="0074338B">
        <w:t>(Andrianto, 2011)</w:t>
      </w:r>
      <w:r>
        <w:fldChar w:fldCharType="end"/>
      </w:r>
      <w:r w:rsidRPr="00F86EEA">
        <w:t>.</w:t>
      </w:r>
    </w:p>
    <w:p w:rsidR="00454B50" w:rsidRDefault="00454B50" w:rsidP="00454B50">
      <w:r>
        <w:t>Berdasarkan data dari situs kement</w:t>
      </w:r>
      <w:r w:rsidR="004B6217">
        <w:t>e</w:t>
      </w:r>
      <w:r>
        <w:t>rian pendidikan dan kebudayaan Indonesia serta pengamatan di SDN 02 Gonilan, materi iklim dan cuaca sudah di perkenalkan pada buku pelajaran siswa, tepatnya pada buku tematik 05 “Cuaca” kurikulum 2013 revisi 2018. Namun karena kurangnya media pembelajaran, metode pembelajaran di SDN 02 Gonilan masih menggunakan metode konvensional, dimana guru menjelaskan materi kepada murid hanya menggunakan media buku. Tentunya metode konvensional memiliki beberapa kekurangan yaitu siswa mudah bosan karena proses pembelajaran bersifat monoton, siswa cenderung pasif karena hanya menerima apa yang disampaikan, s</w:t>
      </w:r>
      <w:r w:rsidRPr="005D4824">
        <w:t>i</w:t>
      </w:r>
      <w:r>
        <w:t>swa akan lebih cepat lupa denga</w:t>
      </w:r>
      <w:r w:rsidRPr="005D4824">
        <w:t>n</w:t>
      </w:r>
      <w:r>
        <w:t xml:space="preserve"> </w:t>
      </w:r>
      <w:r w:rsidRPr="005D4824">
        <w:t>materi pembelajaran karena proses</w:t>
      </w:r>
      <w:r>
        <w:t xml:space="preserve"> pembelajaran tidak menarik</w:t>
      </w:r>
      <w:r w:rsidRPr="00811ADF">
        <w:t xml:space="preserve"> (Ngaeni &amp; Saefudin</w:t>
      </w:r>
      <w:r>
        <w:t xml:space="preserve">, </w:t>
      </w:r>
      <w:r w:rsidRPr="00811ADF">
        <w:t>2017)</w:t>
      </w:r>
      <w:r w:rsidRPr="005D4824">
        <w:t>.</w:t>
      </w:r>
    </w:p>
    <w:p w:rsidR="00454B50" w:rsidRDefault="00454B50" w:rsidP="00454B50">
      <w:r>
        <w:t>Untuk mengatasi permasalahan tersebut diperlukan media yang menarik dan disukai siswa, agar dapat mendukung proses pembelajaran yang menyenangkan. S</w:t>
      </w:r>
      <w:r w:rsidRPr="00727AD6">
        <w:t xml:space="preserve">alah satu media interaktif yang menarik adalah menggunakan </w:t>
      </w:r>
      <w:r>
        <w:t>metode</w:t>
      </w:r>
      <w:r w:rsidRPr="00727AD6">
        <w:t xml:space="preserve"> pembelajaran melalui </w:t>
      </w:r>
      <w:r w:rsidRPr="009C09D8">
        <w:rPr>
          <w:i/>
        </w:rPr>
        <w:t>game</w:t>
      </w:r>
      <w:r>
        <w:rPr>
          <w:i/>
        </w:rPr>
        <w:t>,</w:t>
      </w:r>
      <w:r w:rsidRPr="00727AD6">
        <w:t xml:space="preserve"> dimana media ini sangat diminati oleh anak</w:t>
      </w:r>
      <w:r>
        <w:t>-</w:t>
      </w:r>
      <w:r w:rsidRPr="00727AD6">
        <w:t>anak usia sekolah dasar yang secara harfiah masih sangat me</w:t>
      </w:r>
      <w:r w:rsidR="008003D7">
        <w:t>n</w:t>
      </w:r>
      <w:r w:rsidRPr="00727AD6">
        <w:t>yukai bermain.</w:t>
      </w:r>
      <w:r>
        <w:t xml:space="preserve"> (Ekawati &amp; Falani, 2015).</w:t>
      </w:r>
    </w:p>
    <w:p w:rsidR="00454B50" w:rsidRPr="00A13172" w:rsidRDefault="00454B50" w:rsidP="00454B50">
      <w:r>
        <w:t xml:space="preserve">Ucus (2015) menyatakan bahwa, </w:t>
      </w:r>
      <w:r>
        <w:rPr>
          <w:i/>
        </w:rPr>
        <w:t xml:space="preserve">game </w:t>
      </w:r>
      <w:r w:rsidRPr="00241F25">
        <w:t>dapat</w:t>
      </w:r>
      <w:r>
        <w:rPr>
          <w:i/>
        </w:rPr>
        <w:t xml:space="preserve"> </w:t>
      </w:r>
      <w:r>
        <w:t xml:space="preserve">membantu siswa mengembangkan pengetahuan, keterampilan dan nilai-nilai yang diperlukan dalam upaya menjadi anggota aktif dalam komunitas kelas maupun dalam kehidupan sosial mereka. Pada tahap ini, guru memiliki peran penting dalam proses pembelajaran siswa melalui </w:t>
      </w:r>
      <w:r>
        <w:rPr>
          <w:i/>
        </w:rPr>
        <w:t xml:space="preserve">game. </w:t>
      </w:r>
      <w:r>
        <w:t xml:space="preserve">Guru dapat memilih </w:t>
      </w:r>
      <w:r>
        <w:rPr>
          <w:i/>
        </w:rPr>
        <w:t xml:space="preserve">game </w:t>
      </w:r>
      <w:r>
        <w:t xml:space="preserve">yang sesuai dengan tujuan pembelajaran. Apabila guru dapat menggunakan </w:t>
      </w:r>
      <w:r>
        <w:rPr>
          <w:i/>
        </w:rPr>
        <w:t xml:space="preserve">game </w:t>
      </w:r>
      <w:r>
        <w:t>sebagai media pembelajaran secara efektif,  proses pembelajaran akan terasa menyenangkan dan menarik bagi siswa.</w:t>
      </w:r>
    </w:p>
    <w:p w:rsidR="00454B50" w:rsidRDefault="00454B50" w:rsidP="00454B50">
      <w:r>
        <w:t>Khobir (2009) menyatakan bahwa, p</w:t>
      </w:r>
      <w:r w:rsidRPr="00EF0256">
        <w:t>ermainan edukatif hendaknya dijadikan sebagai kegiatan pertama dan utama dalam aspek kehidupan anak. Sebab, hanya dengan bermainlah anak</w:t>
      </w:r>
      <w:r>
        <w:t>-</w:t>
      </w:r>
      <w:r w:rsidRPr="00EF0256">
        <w:t>anak dapat hidup bahagia dan menjadi cerdas karenanya.</w:t>
      </w:r>
    </w:p>
    <w:p w:rsidR="00454B50" w:rsidRDefault="00454B50" w:rsidP="00454B50">
      <w:r>
        <w:t xml:space="preserve">Novaliendry (2013) menyatakan bahwa, </w:t>
      </w:r>
      <w:r w:rsidRPr="009C09D8">
        <w:rPr>
          <w:i/>
        </w:rPr>
        <w:t>game</w:t>
      </w:r>
      <w:r>
        <w:t xml:space="preserve"> edukasi adalah permainan yang disertai pembelajaran dan merupakan media pembelajaran terbaru yang diharapkan dapat meningkatkan pemahaman dengan cepat karena didukung permainan yang menarik dan membuat siswa menjadi aktif.</w:t>
      </w:r>
    </w:p>
    <w:p w:rsidR="00D52E7D" w:rsidRPr="008A4C55" w:rsidRDefault="00454B50" w:rsidP="00454B50">
      <w:r>
        <w:t xml:space="preserve">Berdasarkan pemaparan dari permasalahan dan berbagai literatur di atas, peneliti menyimpulkan bahwa metode pembelajaran menggunakan </w:t>
      </w:r>
      <w:r w:rsidRPr="009C09D8">
        <w:rPr>
          <w:i/>
        </w:rPr>
        <w:t>game</w:t>
      </w:r>
      <w:r>
        <w:t xml:space="preserve"> adalah salah satu metode yang efektif dan membuat materi yang disampaikan mudah diterima oleh anak-anak. Oleh karena itu peneliti ingin membuat </w:t>
      </w:r>
      <w:r w:rsidRPr="009C09D8">
        <w:rPr>
          <w:i/>
        </w:rPr>
        <w:t>game</w:t>
      </w:r>
      <w:r>
        <w:t xml:space="preserve"> edukasi </w:t>
      </w:r>
      <w:r w:rsidR="00C22353">
        <w:t>pengenalan</w:t>
      </w:r>
      <w:r>
        <w:t xml:space="preserve"> iklim dan cuaca, yang dapat </w:t>
      </w:r>
      <w:r>
        <w:lastRenderedPageBreak/>
        <w:t>membantu siswa dalam belajar mengenal iklim dan cuaca di sekitar me</w:t>
      </w:r>
      <w:r w:rsidR="0061214E">
        <w:t>reka dengan cara yang menyenang</w:t>
      </w:r>
      <w:r>
        <w:t xml:space="preserve">kan. Alasan pemilihan materi iklim dan cuaca sebagai tema dalam </w:t>
      </w:r>
      <w:r>
        <w:rPr>
          <w:i/>
        </w:rPr>
        <w:t xml:space="preserve">game </w:t>
      </w:r>
      <w:r>
        <w:t>yang akan dibuat, dikarenakan materi ini belum pernah diangkat sebagai judul sebuah penelitian sebelumnya, selain itu materi ini perlu diajarkan kepada anak agar lebih mengenal lingkungan sekitarnya.</w:t>
      </w:r>
    </w:p>
    <w:p w:rsidR="00512872" w:rsidRDefault="001E1D17" w:rsidP="00C62FC9">
      <w:pPr>
        <w:pStyle w:val="Subjudul"/>
      </w:pPr>
      <w:r w:rsidRPr="001E1D17">
        <w:t>METODE</w:t>
      </w:r>
    </w:p>
    <w:p w:rsidR="009B7111" w:rsidRDefault="00EC2C05" w:rsidP="00E75916">
      <w:r>
        <w:t xml:space="preserve">Metode yang digunakan untuk membuat </w:t>
      </w:r>
      <w:r w:rsidR="009C09D8" w:rsidRPr="009C09D8">
        <w:rPr>
          <w:i/>
        </w:rPr>
        <w:t>game</w:t>
      </w:r>
      <w:r w:rsidRPr="00044BE3">
        <w:t xml:space="preserve"> edukasi </w:t>
      </w:r>
      <w:r w:rsidR="00C22353">
        <w:t>pengenalan</w:t>
      </w:r>
      <w:r w:rsidRPr="00044BE3">
        <w:t xml:space="preserve"> iklim dan cuaca</w:t>
      </w:r>
      <w:r>
        <w:t xml:space="preserve"> adalah metode </w:t>
      </w:r>
      <w:r w:rsidRPr="00EC2C05">
        <w:rPr>
          <w:i/>
        </w:rPr>
        <w:t>waterfall</w:t>
      </w:r>
      <w:r w:rsidR="004117F6">
        <w:t>.</w:t>
      </w:r>
      <w:r w:rsidR="003444A2" w:rsidRPr="003444A2">
        <w:t xml:space="preserve"> </w:t>
      </w:r>
      <w:r w:rsidR="003444A2">
        <w:t>M</w:t>
      </w:r>
      <w:r w:rsidR="003444A2" w:rsidRPr="003444A2">
        <w:t>etode</w:t>
      </w:r>
      <w:r w:rsidR="003444A2">
        <w:t xml:space="preserve"> </w:t>
      </w:r>
      <w:r w:rsidR="003444A2">
        <w:rPr>
          <w:i/>
        </w:rPr>
        <w:t xml:space="preserve">waterfall </w:t>
      </w:r>
      <w:r w:rsidR="003444A2">
        <w:t>adalah</w:t>
      </w:r>
      <w:r w:rsidR="00E27658">
        <w:t xml:space="preserve"> metode</w:t>
      </w:r>
      <w:r w:rsidR="003444A2" w:rsidRPr="003444A2">
        <w:t xml:space="preserve"> pengembangan software yang setiap prosesnya dianggap seperti terus mengalir ke bawah (seperti air terjun) mela</w:t>
      </w:r>
      <w:r w:rsidR="0072747C">
        <w:t>lui beberapa fase yang harus di</w:t>
      </w:r>
      <w:r w:rsidR="006C44C8">
        <w:t>jalankan agar</w:t>
      </w:r>
      <w:r w:rsidR="003444A2" w:rsidRPr="003444A2">
        <w:t xml:space="preserve"> sistem</w:t>
      </w:r>
      <w:r w:rsidR="006C44C8">
        <w:t xml:space="preserve"> sukses dibuat</w:t>
      </w:r>
      <w:r w:rsidR="0072747C">
        <w:t xml:space="preserve"> </w:t>
      </w:r>
      <w:r w:rsidR="0072747C" w:rsidRPr="0072747C">
        <w:t>(Bassil, 2012)</w:t>
      </w:r>
      <w:r w:rsidR="003444A2" w:rsidRPr="003444A2">
        <w:t>.</w:t>
      </w:r>
      <w:r w:rsidR="00447289">
        <w:t xml:space="preserve"> </w:t>
      </w:r>
      <w:r w:rsidR="00853F38">
        <w:t xml:space="preserve">Alasan menggunakan metode </w:t>
      </w:r>
      <w:r w:rsidR="00853F38" w:rsidRPr="00853F38">
        <w:rPr>
          <w:i/>
        </w:rPr>
        <w:t>waterfall</w:t>
      </w:r>
      <w:r w:rsidR="00853F38">
        <w:t xml:space="preserve"> kare</w:t>
      </w:r>
      <w:r w:rsidR="00630769">
        <w:t xml:space="preserve">na metode ini memiliki banyak kelebihan antara lain </w:t>
      </w:r>
      <w:r w:rsidR="00F8206E">
        <w:t>persyaratan</w:t>
      </w:r>
      <w:r w:rsidR="0087298E">
        <w:t xml:space="preserve">ya jelas sebelum pengembangan </w:t>
      </w:r>
      <w:r w:rsidR="00F8206E">
        <w:t>dilakukan,</w:t>
      </w:r>
      <w:r w:rsidR="008672A9" w:rsidRPr="008672A9">
        <w:t xml:space="preserve"> </w:t>
      </w:r>
      <w:r w:rsidR="007971C6">
        <w:t>setiap fase dapat diselesaikan dalam w</w:t>
      </w:r>
      <w:r w:rsidR="006A6085">
        <w:t>aktu yang ditentukan,  mudah di</w:t>
      </w:r>
      <w:r w:rsidR="007971C6">
        <w:t xml:space="preserve">implementasikan dan jumlah sumber daya yang diperlukan </w:t>
      </w:r>
      <w:r w:rsidR="00DF0840">
        <w:t>untuk mengimplementasikan metode ini tidak terlalu banyak</w:t>
      </w:r>
      <w:r w:rsidR="0096751D">
        <w:t xml:space="preserve"> </w:t>
      </w:r>
      <w:r w:rsidR="0096751D" w:rsidRPr="0096751D">
        <w:t>(Balaji &amp; Murugaiyan, 2012)</w:t>
      </w:r>
      <w:r w:rsidR="008672A9" w:rsidRPr="008672A9">
        <w:t>.</w:t>
      </w:r>
      <w:r w:rsidR="00853F38">
        <w:t xml:space="preserve"> </w:t>
      </w:r>
      <w:r w:rsidR="00447289">
        <w:t xml:space="preserve">Metode </w:t>
      </w:r>
      <w:r w:rsidR="00447289" w:rsidRPr="00447289">
        <w:rPr>
          <w:i/>
        </w:rPr>
        <w:t>waterfall</w:t>
      </w:r>
      <w:r w:rsidR="00594F9B">
        <w:t xml:space="preserve"> </w:t>
      </w:r>
      <w:r w:rsidR="00EC2CE6">
        <w:t>menyediakan pendekatan alur hidup secara berurutan dalam pembuatan pera</w:t>
      </w:r>
      <w:r w:rsidR="006863D0">
        <w:t xml:space="preserve">ngkat lunak, </w:t>
      </w:r>
      <w:r w:rsidR="00EC2CE6">
        <w:t xml:space="preserve">yaitu analisis kebutuhan, desain sistem, implementasi dan pengujian. </w:t>
      </w:r>
      <w:r w:rsidR="00594F9B">
        <w:t xml:space="preserve">Gambaran mengenai metode </w:t>
      </w:r>
      <w:r w:rsidR="00594F9B" w:rsidRPr="00570CDF">
        <w:rPr>
          <w:i/>
        </w:rPr>
        <w:t>waterfall</w:t>
      </w:r>
      <w:r w:rsidR="00594F9B">
        <w:t xml:space="preserve"> dapat dilihat pada gambar 1.</w:t>
      </w:r>
    </w:p>
    <w:p w:rsidR="0044439E" w:rsidRDefault="001002EB" w:rsidP="00C62FC9">
      <w:pPr>
        <w:ind w:firstLine="0"/>
        <w:jc w:val="center"/>
      </w:pPr>
      <w:r>
        <w:drawing>
          <wp:inline distT="0" distB="0" distL="0" distR="0" wp14:anchorId="08958851" wp14:editId="6B9B5082">
            <wp:extent cx="4680000" cy="3005834"/>
            <wp:effectExtent l="57150" t="57150" r="120650" b="1187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 diagram.jpg"/>
                    <pic:cNvPicPr/>
                  </pic:nvPicPr>
                  <pic:blipFill>
                    <a:blip r:embed="rId9">
                      <a:extLst>
                        <a:ext uri="{28A0092B-C50C-407E-A947-70E740481C1C}">
                          <a14:useLocalDpi xmlns:a14="http://schemas.microsoft.com/office/drawing/2010/main" val="0"/>
                        </a:ext>
                      </a:extLst>
                    </a:blip>
                    <a:stretch>
                      <a:fillRect/>
                    </a:stretch>
                  </pic:blipFill>
                  <pic:spPr>
                    <a:xfrm>
                      <a:off x="0" y="0"/>
                      <a:ext cx="4680000" cy="3005834"/>
                    </a:xfrm>
                    <a:prstGeom prst="rect">
                      <a:avLst/>
                    </a:prstGeom>
                    <a:ln w="190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9B7111" w:rsidRDefault="0044439E" w:rsidP="00D67D7C">
      <w:pPr>
        <w:ind w:firstLine="0"/>
        <w:jc w:val="center"/>
        <w:rPr>
          <w:i/>
        </w:rPr>
      </w:pPr>
      <w:r>
        <w:t xml:space="preserve">Gambar 1. Tahapan metode </w:t>
      </w:r>
      <w:r w:rsidRPr="0044439E">
        <w:rPr>
          <w:i/>
        </w:rPr>
        <w:t>waterfall</w:t>
      </w:r>
    </w:p>
    <w:p w:rsidR="003E28E6" w:rsidRPr="001C6BF2" w:rsidRDefault="00487A72" w:rsidP="00BB6A0B">
      <w:pPr>
        <w:pStyle w:val="subjudul1"/>
      </w:pPr>
      <w:r>
        <w:t>Analisis</w:t>
      </w:r>
      <w:r w:rsidR="00795C90" w:rsidRPr="001C6BF2">
        <w:t xml:space="preserve"> kebutuhan</w:t>
      </w:r>
    </w:p>
    <w:p w:rsidR="00AC0ACC" w:rsidRDefault="007C08FD" w:rsidP="008446E5">
      <w:pPr>
        <w:ind w:left="284"/>
      </w:pPr>
      <w:r>
        <w:t>T</w:t>
      </w:r>
      <w:r w:rsidR="00C15C16">
        <w:t xml:space="preserve">ahap </w:t>
      </w:r>
      <w:r w:rsidR="00031BFF">
        <w:t>a</w:t>
      </w:r>
      <w:r w:rsidR="00C44514" w:rsidRPr="00C44514">
        <w:t>nalisis kebutuhan</w:t>
      </w:r>
      <w:r w:rsidR="00C44514">
        <w:t xml:space="preserve"> </w:t>
      </w:r>
      <w:r w:rsidR="003766EF">
        <w:t xml:space="preserve">merupakan </w:t>
      </w:r>
      <w:r w:rsidR="00DA125A">
        <w:t>tahap</w:t>
      </w:r>
      <w:r w:rsidR="00E97AA8">
        <w:t xml:space="preserve"> </w:t>
      </w:r>
      <w:r w:rsidR="00EA5374">
        <w:t>pengumpulan</w:t>
      </w:r>
      <w:r w:rsidR="00E97AA8">
        <w:t xml:space="preserve"> data dan referensi yang dibutuhkan</w:t>
      </w:r>
      <w:r w:rsidR="00E97225">
        <w:t xml:space="preserve"> seb</w:t>
      </w:r>
      <w:r w:rsidR="00CE3D8C">
        <w:t>a</w:t>
      </w:r>
      <w:r w:rsidR="00E97225">
        <w:t>gai acuan</w:t>
      </w:r>
      <w:r w:rsidR="00A40A2B">
        <w:t xml:space="preserve"> dalam pembuatan </w:t>
      </w:r>
      <w:r w:rsidR="009C09D8" w:rsidRPr="009C09D8">
        <w:rPr>
          <w:i/>
        </w:rPr>
        <w:t>game</w:t>
      </w:r>
      <w:r w:rsidR="00A40150">
        <w:t>.</w:t>
      </w:r>
      <w:r w:rsidR="00086164">
        <w:t xml:space="preserve"> </w:t>
      </w:r>
      <w:r w:rsidR="00A40150">
        <w:t>B</w:t>
      </w:r>
      <w:r w:rsidR="00A40A2B">
        <w:t xml:space="preserve">ertujuan </w:t>
      </w:r>
      <w:r w:rsidR="00C80E16">
        <w:t xml:space="preserve">agar </w:t>
      </w:r>
      <w:r w:rsidR="009C09D8" w:rsidRPr="009C09D8">
        <w:rPr>
          <w:i/>
        </w:rPr>
        <w:t>game</w:t>
      </w:r>
      <w:r w:rsidR="00C80E16">
        <w:t xml:space="preserve"> yang dibuat dapat sesuai </w:t>
      </w:r>
      <w:r w:rsidR="00B329CA">
        <w:t>konsep</w:t>
      </w:r>
      <w:r w:rsidR="008B7C00">
        <w:t xml:space="preserve"> yang telah direncanakan</w:t>
      </w:r>
      <w:r w:rsidR="00E97AA8">
        <w:t xml:space="preserve">. Konsep </w:t>
      </w:r>
      <w:r w:rsidR="009C09D8" w:rsidRPr="009C09D8">
        <w:rPr>
          <w:i/>
        </w:rPr>
        <w:t>game</w:t>
      </w:r>
      <w:r w:rsidR="002E6CFB">
        <w:t xml:space="preserve"> di</w:t>
      </w:r>
      <w:r w:rsidR="00E97AA8">
        <w:t xml:space="preserve">ambil berdasarkan referensi buku tematik </w:t>
      </w:r>
      <w:r w:rsidR="00F222F4">
        <w:t>05</w:t>
      </w:r>
      <w:r w:rsidR="00F04A84">
        <w:t xml:space="preserve"> “</w:t>
      </w:r>
      <w:r w:rsidR="00F222F4">
        <w:t>Cuaca</w:t>
      </w:r>
      <w:r w:rsidR="00F04A84">
        <w:t>”</w:t>
      </w:r>
      <w:r w:rsidR="008D567E">
        <w:t xml:space="preserve"> untuk kelas III</w:t>
      </w:r>
      <w:r w:rsidR="00750A6B">
        <w:t xml:space="preserve"> serta berbagai sumber lain</w:t>
      </w:r>
      <w:r w:rsidR="00A66439">
        <w:t xml:space="preserve"> seperti internet dan buku tematik revisi sebelumnya</w:t>
      </w:r>
      <w:r w:rsidR="008D567E">
        <w:t>.</w:t>
      </w:r>
      <w:r w:rsidR="00A23C9F">
        <w:t xml:space="preserve"> </w:t>
      </w:r>
      <w:r w:rsidR="00AF30D2">
        <w:t xml:space="preserve">Kebutuhan </w:t>
      </w:r>
      <w:r w:rsidR="00AF30D2" w:rsidRPr="0095225C">
        <w:rPr>
          <w:i/>
        </w:rPr>
        <w:t>software</w:t>
      </w:r>
      <w:r w:rsidR="00AF30D2">
        <w:t xml:space="preserve"> dan </w:t>
      </w:r>
      <w:r w:rsidR="00AF30D2" w:rsidRPr="0095225C">
        <w:rPr>
          <w:i/>
        </w:rPr>
        <w:t>hardware</w:t>
      </w:r>
      <w:r w:rsidR="00AF30D2">
        <w:t xml:space="preserve"> yang digunakan untuk membuat </w:t>
      </w:r>
      <w:r w:rsidR="009C09D8" w:rsidRPr="009C09D8">
        <w:rPr>
          <w:i/>
        </w:rPr>
        <w:t>game</w:t>
      </w:r>
      <w:r w:rsidR="00AF30D2">
        <w:t xml:space="preserve"> dapat dilihat pada </w:t>
      </w:r>
      <w:r w:rsidR="000B0737">
        <w:t>tabel</w:t>
      </w:r>
      <w:r w:rsidR="00AF30D2">
        <w:t xml:space="preserve"> </w:t>
      </w:r>
      <w:r w:rsidR="00D67D7C">
        <w:t>1</w:t>
      </w:r>
      <w:r w:rsidR="00AF30D2">
        <w:t>.</w:t>
      </w:r>
    </w:p>
    <w:p w:rsidR="0095225C" w:rsidRDefault="0095225C" w:rsidP="00C62FC9">
      <w:pPr>
        <w:ind w:firstLine="0"/>
        <w:jc w:val="center"/>
        <w:rPr>
          <w:i/>
        </w:rPr>
      </w:pPr>
      <w:r>
        <w:lastRenderedPageBreak/>
        <w:t xml:space="preserve">Table 1. Kebutuhan </w:t>
      </w:r>
      <w:r w:rsidRPr="0095225C">
        <w:rPr>
          <w:i/>
        </w:rPr>
        <w:t>software</w:t>
      </w:r>
      <w:r>
        <w:t xml:space="preserve"> dan </w:t>
      </w:r>
      <w:r w:rsidRPr="0095225C">
        <w:rPr>
          <w:i/>
        </w:rPr>
        <w:t>hardware</w:t>
      </w:r>
    </w:p>
    <w:tbl>
      <w:tblPr>
        <w:tblStyle w:val="TableGrid"/>
        <w:tblW w:w="0" w:type="auto"/>
        <w:tblInd w:w="392" w:type="dxa"/>
        <w:tblLook w:val="04A0" w:firstRow="1" w:lastRow="0" w:firstColumn="1" w:lastColumn="0" w:noHBand="0" w:noVBand="1"/>
      </w:tblPr>
      <w:tblGrid>
        <w:gridCol w:w="3895"/>
        <w:gridCol w:w="4893"/>
      </w:tblGrid>
      <w:tr w:rsidR="00881CC8" w:rsidTr="00103E11">
        <w:trPr>
          <w:trHeight w:val="445"/>
        </w:trPr>
        <w:tc>
          <w:tcPr>
            <w:tcW w:w="3895" w:type="dxa"/>
            <w:vAlign w:val="center"/>
          </w:tcPr>
          <w:p w:rsidR="00881CC8" w:rsidRPr="00D33BB6" w:rsidRDefault="00E12BE5" w:rsidP="00FE0725">
            <w:pPr>
              <w:spacing w:after="0" w:line="276" w:lineRule="auto"/>
              <w:ind w:firstLine="0"/>
              <w:jc w:val="center"/>
              <w:rPr>
                <w:b/>
              </w:rPr>
            </w:pPr>
            <w:r w:rsidRPr="00D33BB6">
              <w:rPr>
                <w:b/>
              </w:rPr>
              <w:t>Software</w:t>
            </w:r>
          </w:p>
        </w:tc>
        <w:tc>
          <w:tcPr>
            <w:tcW w:w="4893" w:type="dxa"/>
            <w:vAlign w:val="center"/>
          </w:tcPr>
          <w:p w:rsidR="00881CC8" w:rsidRPr="00D33BB6" w:rsidRDefault="00E12BE5" w:rsidP="00FE0725">
            <w:pPr>
              <w:spacing w:after="0" w:line="276" w:lineRule="auto"/>
              <w:ind w:firstLine="0"/>
              <w:jc w:val="center"/>
              <w:rPr>
                <w:b/>
              </w:rPr>
            </w:pPr>
            <w:r w:rsidRPr="00D33BB6">
              <w:rPr>
                <w:b/>
              </w:rPr>
              <w:t>Hardware</w:t>
            </w:r>
          </w:p>
        </w:tc>
      </w:tr>
      <w:tr w:rsidR="00881CC8" w:rsidTr="00103E11">
        <w:trPr>
          <w:trHeight w:val="445"/>
        </w:trPr>
        <w:tc>
          <w:tcPr>
            <w:tcW w:w="3895" w:type="dxa"/>
            <w:vAlign w:val="center"/>
          </w:tcPr>
          <w:p w:rsidR="00881CC8" w:rsidRDefault="00C45B90" w:rsidP="00C62FC9">
            <w:pPr>
              <w:spacing w:after="0" w:line="276" w:lineRule="auto"/>
              <w:ind w:firstLine="0"/>
              <w:jc w:val="center"/>
            </w:pPr>
            <w:r>
              <w:t>Windows 8.1 Pro</w:t>
            </w:r>
          </w:p>
        </w:tc>
        <w:tc>
          <w:tcPr>
            <w:tcW w:w="4893" w:type="dxa"/>
            <w:vAlign w:val="center"/>
          </w:tcPr>
          <w:p w:rsidR="00881CC8" w:rsidRDefault="008A4D41" w:rsidP="00C62FC9">
            <w:pPr>
              <w:spacing w:after="0" w:line="276" w:lineRule="auto"/>
              <w:ind w:firstLine="0"/>
              <w:jc w:val="center"/>
            </w:pPr>
            <w:r>
              <w:t>Laptop ASUS</w:t>
            </w:r>
            <w:r w:rsidR="00C801B1">
              <w:t xml:space="preserve"> A455L</w:t>
            </w:r>
          </w:p>
        </w:tc>
      </w:tr>
      <w:tr w:rsidR="00881CC8" w:rsidTr="00103E11">
        <w:trPr>
          <w:trHeight w:val="445"/>
        </w:trPr>
        <w:tc>
          <w:tcPr>
            <w:tcW w:w="3895" w:type="dxa"/>
            <w:vAlign w:val="center"/>
          </w:tcPr>
          <w:p w:rsidR="00881CC8" w:rsidRDefault="00CB59AB" w:rsidP="00C62FC9">
            <w:pPr>
              <w:spacing w:after="0" w:line="276" w:lineRule="auto"/>
              <w:ind w:firstLine="0"/>
              <w:jc w:val="center"/>
            </w:pPr>
            <w:r>
              <w:t>Unity 2018</w:t>
            </w:r>
          </w:p>
        </w:tc>
        <w:tc>
          <w:tcPr>
            <w:tcW w:w="4893" w:type="dxa"/>
            <w:vAlign w:val="center"/>
          </w:tcPr>
          <w:p w:rsidR="00881CC8" w:rsidRDefault="005839F4" w:rsidP="00C62FC9">
            <w:pPr>
              <w:spacing w:after="0" w:line="276" w:lineRule="auto"/>
              <w:ind w:firstLine="0"/>
              <w:jc w:val="center"/>
            </w:pPr>
            <w:r>
              <w:t>Xiaomi Redmi 3 Pro</w:t>
            </w:r>
          </w:p>
        </w:tc>
      </w:tr>
      <w:tr w:rsidR="00881CC8" w:rsidTr="00103E11">
        <w:trPr>
          <w:trHeight w:val="445"/>
        </w:trPr>
        <w:tc>
          <w:tcPr>
            <w:tcW w:w="3895" w:type="dxa"/>
            <w:vAlign w:val="center"/>
          </w:tcPr>
          <w:p w:rsidR="00881CC8" w:rsidRDefault="009D2BF2" w:rsidP="00C62FC9">
            <w:pPr>
              <w:spacing w:after="0" w:line="276" w:lineRule="auto"/>
              <w:ind w:firstLine="0"/>
              <w:jc w:val="center"/>
            </w:pPr>
            <w:r>
              <w:t>Abode Photoshop CS</w:t>
            </w:r>
            <w:r w:rsidR="00626B15">
              <w:t>5</w:t>
            </w:r>
          </w:p>
        </w:tc>
        <w:tc>
          <w:tcPr>
            <w:tcW w:w="4893" w:type="dxa"/>
            <w:vAlign w:val="center"/>
          </w:tcPr>
          <w:p w:rsidR="00881CC8" w:rsidRDefault="00881CC8" w:rsidP="00C62FC9">
            <w:pPr>
              <w:spacing w:after="0" w:line="276" w:lineRule="auto"/>
              <w:ind w:firstLine="0"/>
              <w:jc w:val="center"/>
            </w:pPr>
          </w:p>
        </w:tc>
      </w:tr>
    </w:tbl>
    <w:p w:rsidR="00883A82" w:rsidRDefault="00883A82" w:rsidP="00883A82">
      <w:pPr>
        <w:pStyle w:val="Heading2subjudul"/>
        <w:numPr>
          <w:ilvl w:val="0"/>
          <w:numId w:val="0"/>
        </w:numPr>
        <w:ind w:left="720"/>
      </w:pPr>
    </w:p>
    <w:p w:rsidR="000E4B7A" w:rsidRDefault="001C6BF2" w:rsidP="002342BB">
      <w:pPr>
        <w:pStyle w:val="Heading2subjudul"/>
        <w:ind w:hanging="436"/>
      </w:pPr>
      <w:r w:rsidRPr="001C6BF2">
        <w:t>Desain sistem</w:t>
      </w:r>
    </w:p>
    <w:p w:rsidR="00923C2A" w:rsidRDefault="00516030" w:rsidP="00BB6F00">
      <w:pPr>
        <w:ind w:left="284"/>
      </w:pPr>
      <w:r>
        <w:t xml:space="preserve">Tahap </w:t>
      </w:r>
      <w:r w:rsidR="00E01012">
        <w:t>desain sistem</w:t>
      </w:r>
      <w:r>
        <w:t xml:space="preserve"> merupakan tahapan</w:t>
      </w:r>
      <w:r w:rsidR="0045553B">
        <w:t xml:space="preserve"> perancangan </w:t>
      </w:r>
      <w:r w:rsidR="00956AB6">
        <w:t>desain</w:t>
      </w:r>
      <w:r w:rsidR="0045553B">
        <w:t xml:space="preserve"> </w:t>
      </w:r>
      <w:r w:rsidR="00AD42E1">
        <w:t>untuk mempermudah pembuatan dan sebagai gambaran awal bentuk</w:t>
      </w:r>
      <w:r w:rsidR="007C4B01">
        <w:t xml:space="preserve"> dan</w:t>
      </w:r>
      <w:r w:rsidR="00AD42E1">
        <w:t xml:space="preserve"> tampilan </w:t>
      </w:r>
      <w:r w:rsidR="009C09D8" w:rsidRPr="009C09D8">
        <w:rPr>
          <w:i/>
        </w:rPr>
        <w:t>game</w:t>
      </w:r>
      <w:r w:rsidR="00AD42E1">
        <w:t>.</w:t>
      </w:r>
      <w:r w:rsidR="00487A72">
        <w:t xml:space="preserve"> </w:t>
      </w:r>
      <w:r w:rsidR="00E97B2D">
        <w:t>Untuk mempe</w:t>
      </w:r>
      <w:r w:rsidR="00303FD0">
        <w:t>r</w:t>
      </w:r>
      <w:r w:rsidR="00E97B2D">
        <w:t xml:space="preserve">mudah saat proses implementasi dibuat </w:t>
      </w:r>
      <w:r w:rsidR="00E97B2D" w:rsidRPr="00E97B2D">
        <w:rPr>
          <w:i/>
        </w:rPr>
        <w:t xml:space="preserve">use case </w:t>
      </w:r>
      <w:r w:rsidR="00E97B2D" w:rsidRPr="00306DED">
        <w:t>diagram</w:t>
      </w:r>
      <w:r w:rsidR="00034C0F">
        <w:t xml:space="preserve">, </w:t>
      </w:r>
      <w:r w:rsidR="00034C0F" w:rsidRPr="00034C0F">
        <w:rPr>
          <w:i/>
        </w:rPr>
        <w:t>activity</w:t>
      </w:r>
      <w:r w:rsidR="00034C0F">
        <w:t xml:space="preserve"> diagram</w:t>
      </w:r>
      <w:r w:rsidR="00166E02">
        <w:rPr>
          <w:i/>
        </w:rPr>
        <w:t xml:space="preserve"> </w:t>
      </w:r>
      <w:r w:rsidR="00E97B2D" w:rsidRPr="00E97B2D">
        <w:t>dan</w:t>
      </w:r>
      <w:r w:rsidR="00E97B2D">
        <w:rPr>
          <w:i/>
        </w:rPr>
        <w:t xml:space="preserve"> Storyboard.</w:t>
      </w:r>
      <w:r w:rsidR="00B12150">
        <w:rPr>
          <w:i/>
        </w:rPr>
        <w:t xml:space="preserve"> </w:t>
      </w:r>
    </w:p>
    <w:p w:rsidR="00DE0BA2" w:rsidRPr="00DE0BA2" w:rsidRDefault="00DE0BA2" w:rsidP="002342BB">
      <w:pPr>
        <w:pStyle w:val="Subjudul3"/>
        <w:ind w:left="851" w:hanging="567"/>
      </w:pPr>
      <w:r w:rsidRPr="00BC0B79">
        <w:rPr>
          <w:i/>
        </w:rPr>
        <w:t>Use case</w:t>
      </w:r>
      <w:r w:rsidR="00A75EE6">
        <w:t xml:space="preserve"> d</w:t>
      </w:r>
      <w:r w:rsidRPr="00DE0BA2">
        <w:t>iagram</w:t>
      </w:r>
    </w:p>
    <w:p w:rsidR="00A90914" w:rsidRDefault="00E975CB" w:rsidP="001353A6">
      <w:pPr>
        <w:ind w:left="567" w:firstLine="0"/>
        <w:jc w:val="center"/>
      </w:pPr>
      <w:r>
        <w:drawing>
          <wp:inline distT="0" distB="0" distL="0" distR="0" wp14:anchorId="13072CFC" wp14:editId="15557234">
            <wp:extent cx="3487592" cy="3695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 diagram.png"/>
                    <pic:cNvPicPr/>
                  </pic:nvPicPr>
                  <pic:blipFill>
                    <a:blip r:embed="rId10">
                      <a:extLst>
                        <a:ext uri="{28A0092B-C50C-407E-A947-70E740481C1C}">
                          <a14:useLocalDpi xmlns:a14="http://schemas.microsoft.com/office/drawing/2010/main" val="0"/>
                        </a:ext>
                      </a:extLst>
                    </a:blip>
                    <a:stretch>
                      <a:fillRect/>
                    </a:stretch>
                  </pic:blipFill>
                  <pic:spPr>
                    <a:xfrm>
                      <a:off x="0" y="0"/>
                      <a:ext cx="3492903" cy="3701328"/>
                    </a:xfrm>
                    <a:prstGeom prst="rect">
                      <a:avLst/>
                    </a:prstGeom>
                  </pic:spPr>
                </pic:pic>
              </a:graphicData>
            </a:graphic>
          </wp:inline>
        </w:drawing>
      </w:r>
    </w:p>
    <w:p w:rsidR="00B81D3C" w:rsidRDefault="009073F0" w:rsidP="00F1233A">
      <w:pPr>
        <w:ind w:firstLine="0"/>
        <w:jc w:val="center"/>
      </w:pPr>
      <w:r>
        <w:t xml:space="preserve">Gambar 2. </w:t>
      </w:r>
      <w:r w:rsidR="0016347A" w:rsidRPr="0016347A">
        <w:rPr>
          <w:i/>
        </w:rPr>
        <w:t>Use case</w:t>
      </w:r>
      <w:r w:rsidR="0016347A">
        <w:t xml:space="preserve"> diagram</w:t>
      </w:r>
    </w:p>
    <w:p w:rsidR="00BB6F00" w:rsidRPr="00BC0B79" w:rsidRDefault="00BB6F00" w:rsidP="00F1233A">
      <w:pPr>
        <w:ind w:firstLine="0"/>
        <w:jc w:val="center"/>
      </w:pPr>
    </w:p>
    <w:p w:rsidR="00820DA5" w:rsidRDefault="00A54BCF" w:rsidP="00DB2AFD">
      <w:pPr>
        <w:pStyle w:val="Subjudul3"/>
        <w:ind w:left="851" w:hanging="567"/>
      </w:pPr>
      <w:r>
        <w:rPr>
          <w:i/>
        </w:rPr>
        <w:t xml:space="preserve">Activity </w:t>
      </w:r>
      <w:r w:rsidR="00790FD9">
        <w:t>d</w:t>
      </w:r>
      <w:r w:rsidRPr="001B0DE9">
        <w:t>iagram</w:t>
      </w:r>
    </w:p>
    <w:p w:rsidR="00A86F55" w:rsidRDefault="00D428E1" w:rsidP="00BB6F00">
      <w:pPr>
        <w:ind w:left="284"/>
      </w:pPr>
      <w:r w:rsidRPr="00D428E1">
        <w:t>Activity diagram</w:t>
      </w:r>
      <w:r>
        <w:t xml:space="preserve"> merupakan</w:t>
      </w:r>
      <w:r w:rsidR="00BB12AF">
        <w:t xml:space="preserve"> diagram </w:t>
      </w:r>
      <w:r w:rsidR="00886DC7">
        <w:t>yang menggambarkan tentang aktiv</w:t>
      </w:r>
      <w:r w:rsidR="00BB12AF">
        <w:t>itas atau aliran kerja yang terjadi pada</w:t>
      </w:r>
      <w:r w:rsidR="00A14010">
        <w:t xml:space="preserve"> sebuah</w:t>
      </w:r>
      <w:r w:rsidR="007160EB">
        <w:t xml:space="preserve"> sistem.</w:t>
      </w:r>
    </w:p>
    <w:p w:rsidR="003E1C40" w:rsidRDefault="00E1629B" w:rsidP="00E1629B">
      <w:pPr>
        <w:ind w:firstLine="284"/>
        <w:jc w:val="center"/>
      </w:pPr>
      <w:r>
        <w:lastRenderedPageBreak/>
        <w:drawing>
          <wp:inline distT="0" distB="0" distL="0" distR="0">
            <wp:extent cx="3829050" cy="3962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in.jpg"/>
                    <pic:cNvPicPr/>
                  </pic:nvPicPr>
                  <pic:blipFill rotWithShape="1">
                    <a:blip r:embed="rId11">
                      <a:extLst>
                        <a:ext uri="{28A0092B-C50C-407E-A947-70E740481C1C}">
                          <a14:useLocalDpi xmlns:a14="http://schemas.microsoft.com/office/drawing/2010/main" val="0"/>
                        </a:ext>
                      </a:extLst>
                    </a:blip>
                    <a:srcRect b="8364"/>
                    <a:stretch/>
                  </pic:blipFill>
                  <pic:spPr bwMode="auto">
                    <a:xfrm>
                      <a:off x="0" y="0"/>
                      <a:ext cx="3829050" cy="3962400"/>
                    </a:xfrm>
                    <a:prstGeom prst="rect">
                      <a:avLst/>
                    </a:prstGeom>
                    <a:ln>
                      <a:noFill/>
                    </a:ln>
                    <a:extLst>
                      <a:ext uri="{53640926-AAD7-44D8-BBD7-CCE9431645EC}">
                        <a14:shadowObscured xmlns:a14="http://schemas.microsoft.com/office/drawing/2010/main"/>
                      </a:ext>
                    </a:extLst>
                  </pic:spPr>
                </pic:pic>
              </a:graphicData>
            </a:graphic>
          </wp:inline>
        </w:drawing>
      </w:r>
    </w:p>
    <w:p w:rsidR="0013566D" w:rsidRDefault="00124460" w:rsidP="00590623">
      <w:pPr>
        <w:jc w:val="center"/>
      </w:pPr>
      <w:r>
        <w:t xml:space="preserve">Gambar 3. </w:t>
      </w:r>
      <w:r w:rsidRPr="00124460">
        <w:rPr>
          <w:i/>
        </w:rPr>
        <w:t>Activity</w:t>
      </w:r>
      <w:r>
        <w:t xml:space="preserve"> diagram</w:t>
      </w:r>
      <w:r w:rsidR="00341F3A">
        <w:t xml:space="preserve"> menu </w:t>
      </w:r>
      <w:r w:rsidR="00C77B81">
        <w:t>main</w:t>
      </w:r>
    </w:p>
    <w:p w:rsidR="00F823BE" w:rsidRDefault="00F823BE" w:rsidP="00590623">
      <w:pPr>
        <w:jc w:val="center"/>
      </w:pPr>
    </w:p>
    <w:p w:rsidR="00C77B81" w:rsidRDefault="00DF078C" w:rsidP="001C7A37">
      <w:pPr>
        <w:jc w:val="center"/>
      </w:pPr>
      <w:r>
        <w:drawing>
          <wp:inline distT="0" distB="0" distL="0" distR="0">
            <wp:extent cx="4014000" cy="3844132"/>
            <wp:effectExtent l="0" t="0" r="5715" b="444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teri.jpg"/>
                    <pic:cNvPicPr/>
                  </pic:nvPicPr>
                  <pic:blipFill>
                    <a:blip r:embed="rId12">
                      <a:extLst>
                        <a:ext uri="{28A0092B-C50C-407E-A947-70E740481C1C}">
                          <a14:useLocalDpi xmlns:a14="http://schemas.microsoft.com/office/drawing/2010/main" val="0"/>
                        </a:ext>
                      </a:extLst>
                    </a:blip>
                    <a:stretch>
                      <a:fillRect/>
                    </a:stretch>
                  </pic:blipFill>
                  <pic:spPr>
                    <a:xfrm>
                      <a:off x="0" y="0"/>
                      <a:ext cx="4014000" cy="3844132"/>
                    </a:xfrm>
                    <a:prstGeom prst="rect">
                      <a:avLst/>
                    </a:prstGeom>
                  </pic:spPr>
                </pic:pic>
              </a:graphicData>
            </a:graphic>
          </wp:inline>
        </w:drawing>
      </w:r>
    </w:p>
    <w:p w:rsidR="00C77B81" w:rsidRDefault="00C77B81" w:rsidP="0013566D">
      <w:pPr>
        <w:jc w:val="center"/>
      </w:pPr>
      <w:r>
        <w:t xml:space="preserve">Gambar 4. </w:t>
      </w:r>
      <w:r w:rsidRPr="00124460">
        <w:rPr>
          <w:i/>
        </w:rPr>
        <w:t>Activity</w:t>
      </w:r>
      <w:r>
        <w:t xml:space="preserve"> diagram menu materi</w:t>
      </w:r>
    </w:p>
    <w:p w:rsidR="00C77B81" w:rsidRDefault="00E0663C" w:rsidP="001C7A37">
      <w:pPr>
        <w:jc w:val="center"/>
      </w:pPr>
      <w:r>
        <w:lastRenderedPageBreak/>
        <w:drawing>
          <wp:inline distT="0" distB="0" distL="0" distR="0">
            <wp:extent cx="4014000" cy="3959306"/>
            <wp:effectExtent l="0" t="0" r="571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kuis (1).jpg"/>
                    <pic:cNvPicPr/>
                  </pic:nvPicPr>
                  <pic:blipFill>
                    <a:blip r:embed="rId13">
                      <a:extLst>
                        <a:ext uri="{28A0092B-C50C-407E-A947-70E740481C1C}">
                          <a14:useLocalDpi xmlns:a14="http://schemas.microsoft.com/office/drawing/2010/main" val="0"/>
                        </a:ext>
                      </a:extLst>
                    </a:blip>
                    <a:stretch>
                      <a:fillRect/>
                    </a:stretch>
                  </pic:blipFill>
                  <pic:spPr>
                    <a:xfrm>
                      <a:off x="0" y="0"/>
                      <a:ext cx="4014000" cy="3959306"/>
                    </a:xfrm>
                    <a:prstGeom prst="rect">
                      <a:avLst/>
                    </a:prstGeom>
                  </pic:spPr>
                </pic:pic>
              </a:graphicData>
            </a:graphic>
          </wp:inline>
        </w:drawing>
      </w:r>
    </w:p>
    <w:p w:rsidR="00C77B81" w:rsidRDefault="00C77B81" w:rsidP="00C77B81">
      <w:pPr>
        <w:jc w:val="center"/>
      </w:pPr>
      <w:r>
        <w:t xml:space="preserve">Gambar 5. </w:t>
      </w:r>
      <w:r w:rsidRPr="00124460">
        <w:rPr>
          <w:i/>
        </w:rPr>
        <w:t>Activity</w:t>
      </w:r>
      <w:r>
        <w:t xml:space="preserve"> diagram menu kuis</w:t>
      </w:r>
    </w:p>
    <w:p w:rsidR="00B100F9" w:rsidRDefault="00B100F9" w:rsidP="00C77B81">
      <w:pPr>
        <w:jc w:val="center"/>
      </w:pPr>
    </w:p>
    <w:p w:rsidR="006656A3" w:rsidRDefault="0044740D" w:rsidP="00C45A36">
      <w:pPr>
        <w:jc w:val="center"/>
      </w:pPr>
      <w:r>
        <w:drawing>
          <wp:inline distT="0" distB="0" distL="0" distR="0">
            <wp:extent cx="4014000" cy="3849474"/>
            <wp:effectExtent l="0" t="0" r="571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tentang.jpg"/>
                    <pic:cNvPicPr/>
                  </pic:nvPicPr>
                  <pic:blipFill>
                    <a:blip r:embed="rId14">
                      <a:extLst>
                        <a:ext uri="{28A0092B-C50C-407E-A947-70E740481C1C}">
                          <a14:useLocalDpi xmlns:a14="http://schemas.microsoft.com/office/drawing/2010/main" val="0"/>
                        </a:ext>
                      </a:extLst>
                    </a:blip>
                    <a:stretch>
                      <a:fillRect/>
                    </a:stretch>
                  </pic:blipFill>
                  <pic:spPr>
                    <a:xfrm>
                      <a:off x="0" y="0"/>
                      <a:ext cx="4014000" cy="3849474"/>
                    </a:xfrm>
                    <a:prstGeom prst="rect">
                      <a:avLst/>
                    </a:prstGeom>
                  </pic:spPr>
                </pic:pic>
              </a:graphicData>
            </a:graphic>
          </wp:inline>
        </w:drawing>
      </w:r>
    </w:p>
    <w:p w:rsidR="00C77B81" w:rsidRPr="003E1C40" w:rsidRDefault="00C77B81" w:rsidP="00E14ECC">
      <w:pPr>
        <w:jc w:val="center"/>
      </w:pPr>
      <w:r>
        <w:t xml:space="preserve">Gambar 6. </w:t>
      </w:r>
      <w:r w:rsidRPr="00124460">
        <w:rPr>
          <w:i/>
        </w:rPr>
        <w:t>Activity</w:t>
      </w:r>
      <w:r>
        <w:t xml:space="preserve"> diagram menu tentang</w:t>
      </w:r>
    </w:p>
    <w:p w:rsidR="00D12889" w:rsidRPr="00F4268E" w:rsidRDefault="00475065" w:rsidP="00DB2AFD">
      <w:pPr>
        <w:pStyle w:val="Subjudul3"/>
        <w:ind w:left="851" w:hanging="567"/>
      </w:pPr>
      <w:r>
        <w:rPr>
          <w:i/>
        </w:rPr>
        <w:lastRenderedPageBreak/>
        <w:t>Storyboar</w:t>
      </w:r>
      <w:r w:rsidR="00D12889" w:rsidRPr="000533E6">
        <w:rPr>
          <w:i/>
        </w:rPr>
        <w:t>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4255"/>
        <w:gridCol w:w="366"/>
        <w:gridCol w:w="4255"/>
      </w:tblGrid>
      <w:tr w:rsidR="008F3138" w:rsidTr="00987158">
        <w:trPr>
          <w:trHeight w:val="2268"/>
        </w:trPr>
        <w:tc>
          <w:tcPr>
            <w:tcW w:w="198" w:type="pct"/>
          </w:tcPr>
          <w:p w:rsidR="003C19A2" w:rsidRDefault="003C19A2" w:rsidP="00C66DFE">
            <w:pPr>
              <w:spacing w:after="0"/>
              <w:ind w:firstLine="0"/>
              <w:jc w:val="left"/>
            </w:pPr>
            <w:r>
              <w:t>1</w:t>
            </w:r>
          </w:p>
        </w:tc>
        <w:tc>
          <w:tcPr>
            <w:tcW w:w="2302" w:type="pct"/>
          </w:tcPr>
          <w:p w:rsidR="003C19A2" w:rsidRDefault="00A25334" w:rsidP="00C66DFE">
            <w:pPr>
              <w:spacing w:after="0"/>
              <w:ind w:firstLine="0"/>
              <w:jc w:val="left"/>
            </w:pPr>
            <w:r>
              <w:drawing>
                <wp:inline distT="0" distB="0" distL="0" distR="0">
                  <wp:extent cx="2320814" cy="1440000"/>
                  <wp:effectExtent l="0" t="0" r="3810" b="825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20814" cy="1440000"/>
                          </a:xfrm>
                          <a:prstGeom prst="rect">
                            <a:avLst/>
                          </a:prstGeom>
                        </pic:spPr>
                      </pic:pic>
                    </a:graphicData>
                  </a:graphic>
                </wp:inline>
              </w:drawing>
            </w:r>
          </w:p>
        </w:tc>
        <w:tc>
          <w:tcPr>
            <w:tcW w:w="198" w:type="pct"/>
          </w:tcPr>
          <w:p w:rsidR="003C19A2" w:rsidRDefault="003C19A2" w:rsidP="00C66DFE">
            <w:pPr>
              <w:spacing w:after="0"/>
              <w:ind w:firstLine="0"/>
              <w:jc w:val="left"/>
            </w:pPr>
            <w:r>
              <w:t>2</w:t>
            </w:r>
          </w:p>
        </w:tc>
        <w:tc>
          <w:tcPr>
            <w:tcW w:w="2302" w:type="pct"/>
          </w:tcPr>
          <w:p w:rsidR="003C19A2" w:rsidRDefault="008F3138" w:rsidP="00C66DFE">
            <w:pPr>
              <w:spacing w:after="0"/>
              <w:ind w:firstLine="0"/>
              <w:jc w:val="left"/>
            </w:pPr>
            <w:r>
              <w:drawing>
                <wp:inline distT="0" distB="0" distL="0" distR="0" wp14:anchorId="28C05C52" wp14:editId="76A27720">
                  <wp:extent cx="2340000" cy="1440000"/>
                  <wp:effectExtent l="0" t="0" r="3175" b="8255"/>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toryboard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340000" cy="1440000"/>
                          </a:xfrm>
                          <a:prstGeom prst="rect">
                            <a:avLst/>
                          </a:prstGeom>
                        </pic:spPr>
                      </pic:pic>
                    </a:graphicData>
                  </a:graphic>
                </wp:inline>
              </w:drawing>
            </w:r>
          </w:p>
        </w:tc>
      </w:tr>
      <w:tr w:rsidR="008F3138" w:rsidTr="00987158">
        <w:trPr>
          <w:trHeight w:val="2268"/>
        </w:trPr>
        <w:tc>
          <w:tcPr>
            <w:tcW w:w="198" w:type="pct"/>
          </w:tcPr>
          <w:p w:rsidR="003C19A2" w:rsidRDefault="003C19A2" w:rsidP="00C66DFE">
            <w:pPr>
              <w:spacing w:after="0"/>
              <w:ind w:firstLine="0"/>
              <w:jc w:val="left"/>
            </w:pPr>
            <w:r>
              <w:t>3</w:t>
            </w:r>
          </w:p>
        </w:tc>
        <w:tc>
          <w:tcPr>
            <w:tcW w:w="2302" w:type="pct"/>
          </w:tcPr>
          <w:p w:rsidR="003C19A2" w:rsidRDefault="008F3138" w:rsidP="00C66DFE">
            <w:pPr>
              <w:spacing w:after="0"/>
              <w:ind w:firstLine="0"/>
              <w:jc w:val="left"/>
            </w:pPr>
            <w:r>
              <w:drawing>
                <wp:inline distT="0" distB="0" distL="0" distR="0" wp14:anchorId="102A43D5" wp14:editId="407905AA">
                  <wp:extent cx="2340000" cy="1440000"/>
                  <wp:effectExtent l="0" t="0" r="3175" b="8255"/>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toryboard3.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340000" cy="1440000"/>
                          </a:xfrm>
                          <a:prstGeom prst="rect">
                            <a:avLst/>
                          </a:prstGeom>
                        </pic:spPr>
                      </pic:pic>
                    </a:graphicData>
                  </a:graphic>
                </wp:inline>
              </w:drawing>
            </w:r>
          </w:p>
        </w:tc>
        <w:tc>
          <w:tcPr>
            <w:tcW w:w="198" w:type="pct"/>
          </w:tcPr>
          <w:p w:rsidR="003C19A2" w:rsidRDefault="003C19A2" w:rsidP="00C66DFE">
            <w:pPr>
              <w:spacing w:after="0"/>
              <w:ind w:firstLine="0"/>
              <w:jc w:val="left"/>
            </w:pPr>
            <w:r>
              <w:t>4</w:t>
            </w:r>
          </w:p>
        </w:tc>
        <w:tc>
          <w:tcPr>
            <w:tcW w:w="2302" w:type="pct"/>
          </w:tcPr>
          <w:p w:rsidR="003C19A2" w:rsidRDefault="008F3138" w:rsidP="00C66DFE">
            <w:pPr>
              <w:spacing w:after="0"/>
              <w:ind w:firstLine="0"/>
              <w:jc w:val="left"/>
            </w:pPr>
            <w:r>
              <w:drawing>
                <wp:inline distT="0" distB="0" distL="0" distR="0" wp14:anchorId="7DDB28F0" wp14:editId="5BBE8BC0">
                  <wp:extent cx="2340000" cy="1440000"/>
                  <wp:effectExtent l="0" t="0" r="3175" b="8255"/>
                  <wp:docPr id="13"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toryboard4.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340000" cy="1440000"/>
                          </a:xfrm>
                          <a:prstGeom prst="rect">
                            <a:avLst/>
                          </a:prstGeom>
                        </pic:spPr>
                      </pic:pic>
                    </a:graphicData>
                  </a:graphic>
                </wp:inline>
              </w:drawing>
            </w:r>
          </w:p>
        </w:tc>
      </w:tr>
      <w:tr w:rsidR="002702CE" w:rsidTr="00987158">
        <w:tc>
          <w:tcPr>
            <w:tcW w:w="198" w:type="pct"/>
          </w:tcPr>
          <w:p w:rsidR="002702CE" w:rsidRDefault="002702CE" w:rsidP="000E15FF">
            <w:pPr>
              <w:ind w:firstLine="0"/>
              <w:jc w:val="left"/>
            </w:pPr>
            <w:r>
              <w:t>5</w:t>
            </w:r>
          </w:p>
        </w:tc>
        <w:tc>
          <w:tcPr>
            <w:tcW w:w="2302" w:type="pct"/>
          </w:tcPr>
          <w:p w:rsidR="002702CE" w:rsidRDefault="002702CE" w:rsidP="000E15FF">
            <w:pPr>
              <w:ind w:firstLine="0"/>
              <w:jc w:val="left"/>
            </w:pPr>
            <w:r>
              <w:drawing>
                <wp:inline distT="0" distB="0" distL="0" distR="0" wp14:anchorId="1C429293" wp14:editId="40FDD0CB">
                  <wp:extent cx="2340000" cy="1440000"/>
                  <wp:effectExtent l="0" t="0" r="3175" b="8255"/>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toryboard5.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340000" cy="1440000"/>
                          </a:xfrm>
                          <a:prstGeom prst="rect">
                            <a:avLst/>
                          </a:prstGeom>
                        </pic:spPr>
                      </pic:pic>
                    </a:graphicData>
                  </a:graphic>
                </wp:inline>
              </w:drawing>
            </w:r>
          </w:p>
        </w:tc>
        <w:tc>
          <w:tcPr>
            <w:tcW w:w="198" w:type="pct"/>
          </w:tcPr>
          <w:p w:rsidR="002702CE" w:rsidRDefault="002702CE" w:rsidP="000E15FF">
            <w:pPr>
              <w:ind w:firstLine="0"/>
              <w:jc w:val="left"/>
            </w:pPr>
            <w:r>
              <w:t>6</w:t>
            </w:r>
          </w:p>
        </w:tc>
        <w:tc>
          <w:tcPr>
            <w:tcW w:w="2302" w:type="pct"/>
          </w:tcPr>
          <w:p w:rsidR="002702CE" w:rsidRDefault="002702CE" w:rsidP="000E15FF">
            <w:pPr>
              <w:ind w:firstLine="0"/>
              <w:jc w:val="left"/>
            </w:pPr>
            <w:r>
              <w:drawing>
                <wp:inline distT="0" distB="0" distL="0" distR="0" wp14:anchorId="643FC8D8" wp14:editId="7E090325">
                  <wp:extent cx="2314728" cy="1440000"/>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6.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314728" cy="1440000"/>
                          </a:xfrm>
                          <a:prstGeom prst="rect">
                            <a:avLst/>
                          </a:prstGeom>
                        </pic:spPr>
                      </pic:pic>
                    </a:graphicData>
                  </a:graphic>
                </wp:inline>
              </w:drawing>
            </w:r>
          </w:p>
        </w:tc>
      </w:tr>
      <w:tr w:rsidR="002702CE" w:rsidTr="00987158">
        <w:tc>
          <w:tcPr>
            <w:tcW w:w="198" w:type="pct"/>
          </w:tcPr>
          <w:p w:rsidR="002702CE" w:rsidRDefault="002702CE" w:rsidP="000E15FF">
            <w:pPr>
              <w:ind w:firstLine="0"/>
              <w:jc w:val="left"/>
            </w:pPr>
            <w:r>
              <w:t>7</w:t>
            </w:r>
          </w:p>
        </w:tc>
        <w:tc>
          <w:tcPr>
            <w:tcW w:w="2302" w:type="pct"/>
          </w:tcPr>
          <w:p w:rsidR="002702CE" w:rsidRDefault="002702CE" w:rsidP="000E15FF">
            <w:pPr>
              <w:ind w:firstLine="0"/>
              <w:jc w:val="left"/>
            </w:pPr>
            <w:r>
              <w:drawing>
                <wp:inline distT="0" distB="0" distL="0" distR="0" wp14:anchorId="454DFF27" wp14:editId="5C425109">
                  <wp:extent cx="2324571" cy="1440000"/>
                  <wp:effectExtent l="0" t="0" r="0"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7.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324571" cy="1440000"/>
                          </a:xfrm>
                          <a:prstGeom prst="rect">
                            <a:avLst/>
                          </a:prstGeom>
                        </pic:spPr>
                      </pic:pic>
                    </a:graphicData>
                  </a:graphic>
                </wp:inline>
              </w:drawing>
            </w:r>
          </w:p>
        </w:tc>
        <w:tc>
          <w:tcPr>
            <w:tcW w:w="198" w:type="pct"/>
          </w:tcPr>
          <w:p w:rsidR="002702CE" w:rsidRDefault="002702CE" w:rsidP="000E15FF">
            <w:pPr>
              <w:ind w:firstLine="0"/>
              <w:jc w:val="left"/>
            </w:pPr>
            <w:r>
              <w:t>8</w:t>
            </w:r>
          </w:p>
        </w:tc>
        <w:tc>
          <w:tcPr>
            <w:tcW w:w="2302" w:type="pct"/>
          </w:tcPr>
          <w:p w:rsidR="002702CE" w:rsidRDefault="002702CE" w:rsidP="000E15FF">
            <w:pPr>
              <w:ind w:firstLine="0"/>
              <w:jc w:val="left"/>
            </w:pPr>
            <w:r>
              <w:drawing>
                <wp:inline distT="0" distB="0" distL="0" distR="0" wp14:anchorId="772BA640" wp14:editId="6095D93D">
                  <wp:extent cx="2331232" cy="1440000"/>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8.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331232" cy="1440000"/>
                          </a:xfrm>
                          <a:prstGeom prst="rect">
                            <a:avLst/>
                          </a:prstGeom>
                        </pic:spPr>
                      </pic:pic>
                    </a:graphicData>
                  </a:graphic>
                </wp:inline>
              </w:drawing>
            </w:r>
          </w:p>
        </w:tc>
      </w:tr>
    </w:tbl>
    <w:p w:rsidR="00007F5C" w:rsidRDefault="00007F5C" w:rsidP="00007F5C">
      <w:pPr>
        <w:ind w:firstLine="0"/>
      </w:pPr>
    </w:p>
    <w:p w:rsidR="00CF4A5B" w:rsidRPr="00D76333" w:rsidRDefault="00481F3B" w:rsidP="00D76333">
      <w:pPr>
        <w:ind w:left="567" w:firstLine="426"/>
        <w:jc w:val="center"/>
        <w:rPr>
          <w:i/>
        </w:rPr>
      </w:pPr>
      <w:r>
        <w:t xml:space="preserve">Gambar 7. </w:t>
      </w:r>
      <w:r w:rsidR="00421E9B">
        <w:rPr>
          <w:i/>
        </w:rPr>
        <w:t>Storyboar</w:t>
      </w:r>
      <w:r w:rsidRPr="006B0CE0">
        <w:rPr>
          <w:i/>
        </w:rPr>
        <w:t>d</w:t>
      </w:r>
    </w:p>
    <w:p w:rsidR="000A7BE7" w:rsidRPr="00661745" w:rsidRDefault="008A1FE2" w:rsidP="00BB6F00">
      <w:pPr>
        <w:ind w:left="284" w:firstLine="850"/>
      </w:pPr>
      <w:r w:rsidRPr="008A1FE2">
        <w:rPr>
          <w:i/>
        </w:rPr>
        <w:t>Storyboard</w:t>
      </w:r>
      <w:r>
        <w:t xml:space="preserve"> </w:t>
      </w:r>
      <w:r w:rsidR="00394F52">
        <w:t>merupakan</w:t>
      </w:r>
      <w:r>
        <w:t xml:space="preserve"> </w:t>
      </w:r>
      <w:r w:rsidRPr="008A1FE2">
        <w:t xml:space="preserve">rancangan yang mendeskripsikan fungsi dari fitur-fitur yang disediakan pada suatu aplikasi yang dibuat secara rinci dan tepat. </w:t>
      </w:r>
      <w:r w:rsidR="00D053DB">
        <w:t xml:space="preserve">Gambar </w:t>
      </w:r>
      <w:r w:rsidR="00232F90">
        <w:t>7</w:t>
      </w:r>
      <w:r w:rsidR="00756DA9">
        <w:t xml:space="preserve"> memperlihatkan rangkaian </w:t>
      </w:r>
      <w:r w:rsidR="00545842">
        <w:rPr>
          <w:i/>
        </w:rPr>
        <w:t>storyboa</w:t>
      </w:r>
      <w:bookmarkStart w:id="0" w:name="_GoBack"/>
      <w:bookmarkEnd w:id="0"/>
      <w:r w:rsidR="00545842">
        <w:rPr>
          <w:i/>
        </w:rPr>
        <w:t>r</w:t>
      </w:r>
      <w:r w:rsidR="00756DA9" w:rsidRPr="00756DA9">
        <w:rPr>
          <w:i/>
        </w:rPr>
        <w:t>d</w:t>
      </w:r>
      <w:r w:rsidR="00756DA9">
        <w:rPr>
          <w:i/>
        </w:rPr>
        <w:t xml:space="preserve"> </w:t>
      </w:r>
      <w:r w:rsidR="00756DA9">
        <w:t>mulai dari sketsa 1</w:t>
      </w:r>
      <w:r w:rsidR="00B75702">
        <w:t xml:space="preserve"> sampai sketsa 8</w:t>
      </w:r>
      <w:r w:rsidR="00756DA9">
        <w:t>.</w:t>
      </w:r>
      <w:r w:rsidR="00661745">
        <w:t xml:space="preserve"> Sketsa 1 merupakan tampilan awal </w:t>
      </w:r>
      <w:r w:rsidR="009C09D8" w:rsidRPr="009C09D8">
        <w:rPr>
          <w:i/>
        </w:rPr>
        <w:t>game</w:t>
      </w:r>
      <w:r w:rsidR="00661745">
        <w:rPr>
          <w:i/>
        </w:rPr>
        <w:t xml:space="preserve"> </w:t>
      </w:r>
      <w:r w:rsidR="00503DAC">
        <w:t xml:space="preserve">berisi tombol “Main”, “Materi”, “Kuis”, “Tentang” </w:t>
      </w:r>
      <w:r w:rsidR="008441C9">
        <w:t xml:space="preserve">, </w:t>
      </w:r>
      <w:r w:rsidR="000369EB">
        <w:t>“</w:t>
      </w:r>
      <w:r w:rsidR="00C43653">
        <w:t>R</w:t>
      </w:r>
      <w:r w:rsidR="000369EB">
        <w:t>eset”, “</w:t>
      </w:r>
      <w:r w:rsidR="00C43653">
        <w:t>A</w:t>
      </w:r>
      <w:r w:rsidR="000369EB">
        <w:t>udio”</w:t>
      </w:r>
      <w:r w:rsidR="009B2C19">
        <w:t xml:space="preserve"> dan</w:t>
      </w:r>
      <w:r w:rsidR="000369EB">
        <w:t xml:space="preserve"> “Keluar”</w:t>
      </w:r>
      <w:r w:rsidR="00503DAC">
        <w:t>.</w:t>
      </w:r>
      <w:r w:rsidR="00D72D34">
        <w:t xml:space="preserve"> Sketsa 2</w:t>
      </w:r>
      <w:r w:rsidR="00A44527">
        <w:t xml:space="preserve"> merupakan</w:t>
      </w:r>
      <w:r w:rsidR="00D72D34">
        <w:t xml:space="preserve"> </w:t>
      </w:r>
      <w:r w:rsidR="00A44527">
        <w:t>tampilan</w:t>
      </w:r>
      <w:r w:rsidR="00D72D34">
        <w:t xml:space="preserve"> </w:t>
      </w:r>
      <w:r w:rsidR="00872FF8">
        <w:t xml:space="preserve"> me</w:t>
      </w:r>
      <w:r w:rsidR="00A44527">
        <w:t xml:space="preserve">nu </w:t>
      </w:r>
      <w:r w:rsidR="00D72D34">
        <w:t>“Main” berisi</w:t>
      </w:r>
      <w:r w:rsidR="00205B28">
        <w:t xml:space="preserve"> dua</w:t>
      </w:r>
      <w:r w:rsidR="00D72D34">
        <w:t xml:space="preserve"> permainan </w:t>
      </w:r>
      <w:r w:rsidR="009B4DD5">
        <w:t xml:space="preserve">yang </w:t>
      </w:r>
      <w:r w:rsidR="003E248E">
        <w:t>berisi pembelajaran</w:t>
      </w:r>
      <w:r w:rsidR="007552E1">
        <w:t xml:space="preserve"> </w:t>
      </w:r>
      <w:r w:rsidR="008441C9">
        <w:t>yaitu tebak gambar tentang</w:t>
      </w:r>
      <w:r w:rsidR="003E248E">
        <w:t xml:space="preserve"> cuaca dan</w:t>
      </w:r>
      <w:r w:rsidR="008441C9">
        <w:t xml:space="preserve"> </w:t>
      </w:r>
      <w:r w:rsidR="001C763D" w:rsidRPr="001C763D">
        <w:rPr>
          <w:i/>
        </w:rPr>
        <w:t>puzzle</w:t>
      </w:r>
      <w:r w:rsidR="008441C9">
        <w:t xml:space="preserve"> tentang</w:t>
      </w:r>
      <w:r w:rsidR="003E248E">
        <w:t xml:space="preserve"> iklim</w:t>
      </w:r>
      <w:r w:rsidR="00D72D34">
        <w:t xml:space="preserve">. </w:t>
      </w:r>
      <w:r w:rsidR="008441C9" w:rsidRPr="008441C9">
        <w:t xml:space="preserve">Sketsa 3 merupakan tampilan </w:t>
      </w:r>
      <w:r w:rsidR="009C09D8" w:rsidRPr="009C09D8">
        <w:rPr>
          <w:i/>
        </w:rPr>
        <w:t>game</w:t>
      </w:r>
      <w:r w:rsidR="008441C9">
        <w:t xml:space="preserve"> tebak gambar,</w:t>
      </w:r>
      <w:r w:rsidR="008441C9" w:rsidRPr="008441C9">
        <w:t xml:space="preserve"> </w:t>
      </w:r>
      <w:r w:rsidR="008441C9">
        <w:t xml:space="preserve">pemain </w:t>
      </w:r>
      <w:r w:rsidR="008C3658">
        <w:t>harus</w:t>
      </w:r>
      <w:r w:rsidR="008441C9">
        <w:t xml:space="preserve"> </w:t>
      </w:r>
      <w:r w:rsidR="001642BE">
        <w:t>menjawab pertanyaan</w:t>
      </w:r>
      <w:r w:rsidR="00A6466C">
        <w:t xml:space="preserve"> yang ada,</w:t>
      </w:r>
      <w:r w:rsidR="001642BE">
        <w:t xml:space="preserve"> dengan cara menyusun huruf acak menjadi sebuah jawaban.</w:t>
      </w:r>
      <w:r w:rsidR="00456DD5">
        <w:t xml:space="preserve"> Sketsa 4 merupakan tampilan </w:t>
      </w:r>
      <w:r w:rsidR="009C09D8" w:rsidRPr="009C09D8">
        <w:rPr>
          <w:i/>
        </w:rPr>
        <w:t>game</w:t>
      </w:r>
      <w:r w:rsidR="00456DD5">
        <w:t xml:space="preserve"> </w:t>
      </w:r>
      <w:r w:rsidR="001C763D" w:rsidRPr="001C763D">
        <w:rPr>
          <w:i/>
        </w:rPr>
        <w:t>puzzle</w:t>
      </w:r>
      <w:r w:rsidR="007F048F">
        <w:t xml:space="preserve">, pemain harus menyusun kembali </w:t>
      </w:r>
      <w:r w:rsidR="001C763D" w:rsidRPr="001C763D">
        <w:rPr>
          <w:i/>
        </w:rPr>
        <w:t>puzzle</w:t>
      </w:r>
      <w:r w:rsidR="007F048F">
        <w:t xml:space="preserve"> acak</w:t>
      </w:r>
      <w:r w:rsidR="009B386B">
        <w:t>,</w:t>
      </w:r>
      <w:r w:rsidR="007F048F">
        <w:t xml:space="preserve"> </w:t>
      </w:r>
      <w:r w:rsidR="0079350E">
        <w:t>dengan bantuan petunjuk yang tersedia</w:t>
      </w:r>
      <w:r w:rsidR="007F048F">
        <w:t>.</w:t>
      </w:r>
      <w:r w:rsidR="004064B7">
        <w:t xml:space="preserve"> Sketsa 5</w:t>
      </w:r>
      <w:r w:rsidR="004064B7" w:rsidRPr="004064B7">
        <w:t xml:space="preserve"> merupakan tampilan menu “Materi” berisi </w:t>
      </w:r>
      <w:r w:rsidR="004064B7" w:rsidRPr="004064B7">
        <w:lastRenderedPageBreak/>
        <w:t>tentang materi iklim dan cuaca yang dikemas dala</w:t>
      </w:r>
      <w:r w:rsidR="004064B7">
        <w:t>m animasi yang menarik. Sketsa 6</w:t>
      </w:r>
      <w:r w:rsidR="004064B7" w:rsidRPr="004064B7">
        <w:t xml:space="preserve"> merupakan tampilan menu “Kuis” berisi berbagai pertanyaan untuk mengukur pengetahuan anak s</w:t>
      </w:r>
      <w:r w:rsidR="004064B7">
        <w:t xml:space="preserve">etelah memainkan </w:t>
      </w:r>
      <w:r w:rsidR="009C09D8" w:rsidRPr="009C09D8">
        <w:rPr>
          <w:i/>
        </w:rPr>
        <w:t>game</w:t>
      </w:r>
      <w:r w:rsidR="004064B7">
        <w:t xml:space="preserve">. Sketsa  7 </w:t>
      </w:r>
      <w:r w:rsidR="004064B7" w:rsidRPr="004064B7">
        <w:t xml:space="preserve">merupakan tampilan menu “Tentang” berisi informasi </w:t>
      </w:r>
      <w:r w:rsidR="009C09D8" w:rsidRPr="009C09D8">
        <w:rPr>
          <w:i/>
        </w:rPr>
        <w:t>game</w:t>
      </w:r>
      <w:r w:rsidR="004064B7" w:rsidRPr="004064B7">
        <w:t>, informasi pembuat dan pihak yang berkontribusi dalam pemb</w:t>
      </w:r>
      <w:r w:rsidR="004064B7">
        <w:t>u</w:t>
      </w:r>
      <w:r w:rsidR="004206D5">
        <w:t>a</w:t>
      </w:r>
      <w:r w:rsidR="004064B7">
        <w:t xml:space="preserve">tan </w:t>
      </w:r>
      <w:r w:rsidR="009C09D8" w:rsidRPr="009C09D8">
        <w:rPr>
          <w:i/>
        </w:rPr>
        <w:t>game</w:t>
      </w:r>
      <w:r w:rsidR="004064B7">
        <w:t xml:space="preserve"> ini. Terakhir sketsa 8</w:t>
      </w:r>
      <w:r w:rsidR="004064B7" w:rsidRPr="004064B7">
        <w:t xml:space="preserve"> merupakan tampilan saat kita menekan tombol “Keluar”. Setelah menekan tombol “Keluar” akan muncul pemberitahuan terlebih dahulu, be</w:t>
      </w:r>
      <w:r w:rsidR="001C3859">
        <w:t>r</w:t>
      </w:r>
      <w:r w:rsidR="004064B7" w:rsidRPr="004064B7">
        <w:t xml:space="preserve">tujuan untuk memastikan apakah pengguna benar-benar yakin ingin keluar dari </w:t>
      </w:r>
      <w:r w:rsidR="009C09D8" w:rsidRPr="009C09D8">
        <w:rPr>
          <w:i/>
        </w:rPr>
        <w:t>game</w:t>
      </w:r>
      <w:r w:rsidR="004064B7" w:rsidRPr="004064B7">
        <w:t>.</w:t>
      </w:r>
    </w:p>
    <w:p w:rsidR="00C92F10" w:rsidRDefault="00956924" w:rsidP="00D80652">
      <w:pPr>
        <w:pStyle w:val="Heading2subjudul"/>
        <w:ind w:hanging="436"/>
      </w:pPr>
      <w:r>
        <w:t>Implementasi</w:t>
      </w:r>
    </w:p>
    <w:p w:rsidR="003F02A4" w:rsidRDefault="00381A01" w:rsidP="00E14ECC">
      <w:pPr>
        <w:ind w:left="284"/>
      </w:pPr>
      <w:r>
        <w:t xml:space="preserve">Tahap </w:t>
      </w:r>
      <w:r w:rsidR="00DC10D7">
        <w:t>implementasi</w:t>
      </w:r>
      <w:r w:rsidR="00777DF1">
        <w:t xml:space="preserve"> merupakan</w:t>
      </w:r>
      <w:r>
        <w:t xml:space="preserve"> </w:t>
      </w:r>
      <w:r w:rsidR="00230012">
        <w:t>tahap</w:t>
      </w:r>
      <w:r w:rsidR="003358FD">
        <w:t xml:space="preserve"> penerapan hasil rancangan berdasarkan desain sistem ke</w:t>
      </w:r>
      <w:r w:rsidR="00015A5A">
        <w:t xml:space="preserve"> </w:t>
      </w:r>
      <w:r w:rsidR="003358FD">
        <w:t>dalam baris code</w:t>
      </w:r>
      <w:r w:rsidR="002F2CE0">
        <w:t xml:space="preserve"> yang dimengerti komputer</w:t>
      </w:r>
      <w:r w:rsidR="00C327BE">
        <w:t xml:space="preserve"> </w:t>
      </w:r>
      <w:r w:rsidR="003358FD">
        <w:t xml:space="preserve">atau disebut </w:t>
      </w:r>
      <w:r w:rsidR="003358FD" w:rsidRPr="003358FD">
        <w:rPr>
          <w:i/>
        </w:rPr>
        <w:t>coding</w:t>
      </w:r>
      <w:r w:rsidR="0029409F">
        <w:rPr>
          <w:i/>
        </w:rPr>
        <w:t xml:space="preserve">. </w:t>
      </w:r>
      <w:r w:rsidR="001E1D65" w:rsidRPr="00CD13E4">
        <w:rPr>
          <w:i/>
        </w:rPr>
        <w:t>Software</w:t>
      </w:r>
      <w:r w:rsidR="001E1D65">
        <w:t xml:space="preserve"> yang digunakan untuk membuat </w:t>
      </w:r>
      <w:r w:rsidR="009C09D8" w:rsidRPr="009C09D8">
        <w:rPr>
          <w:i/>
        </w:rPr>
        <w:t>game</w:t>
      </w:r>
      <w:r w:rsidR="00CD13E4">
        <w:t xml:space="preserve"> adala</w:t>
      </w:r>
      <w:r w:rsidR="00FE3586">
        <w:t>h</w:t>
      </w:r>
      <w:r w:rsidR="00CD13E4">
        <w:t xml:space="preserve"> </w:t>
      </w:r>
      <w:r w:rsidR="00CD13E4" w:rsidRPr="003F312D">
        <w:rPr>
          <w:i/>
        </w:rPr>
        <w:t>Unity</w:t>
      </w:r>
      <w:r w:rsidR="00CD13E4">
        <w:t xml:space="preserve"> </w:t>
      </w:r>
      <w:r w:rsidR="00CD13E4" w:rsidRPr="003D46CF">
        <w:rPr>
          <w:i/>
        </w:rPr>
        <w:t>2018</w:t>
      </w:r>
      <w:r w:rsidR="00EF7629">
        <w:rPr>
          <w:i/>
        </w:rPr>
        <w:t>.</w:t>
      </w:r>
      <w:r w:rsidR="00CD13E4">
        <w:t xml:space="preserve"> Serta </w:t>
      </w:r>
      <w:r w:rsidR="00CD13E4" w:rsidRPr="003F312D">
        <w:rPr>
          <w:i/>
        </w:rPr>
        <w:t>Adobe Photoshop CS5</w:t>
      </w:r>
      <w:r w:rsidR="008E3970">
        <w:t xml:space="preserve"> Sebagai pengolah grafis oby</w:t>
      </w:r>
      <w:r w:rsidR="00CD13E4">
        <w:t xml:space="preserve">ek dalam </w:t>
      </w:r>
      <w:r w:rsidR="009C09D8" w:rsidRPr="009C09D8">
        <w:rPr>
          <w:i/>
        </w:rPr>
        <w:t>game</w:t>
      </w:r>
      <w:r w:rsidR="00C0240C">
        <w:t>.</w:t>
      </w:r>
    </w:p>
    <w:p w:rsidR="002E40BC" w:rsidRDefault="002E40BC" w:rsidP="00D80652">
      <w:pPr>
        <w:pStyle w:val="Heading2subjudul"/>
        <w:ind w:hanging="436"/>
      </w:pPr>
      <w:r>
        <w:t>Pengujian</w:t>
      </w:r>
    </w:p>
    <w:p w:rsidR="009E646E" w:rsidRPr="00840CF1" w:rsidRDefault="004232DE" w:rsidP="00840CF1">
      <w:pPr>
        <w:ind w:left="284"/>
      </w:pPr>
      <w:r>
        <w:t>Pada tahap ini dilakukan pengujian menggunakan metode</w:t>
      </w:r>
      <w:r w:rsidR="000478F4">
        <w:t xml:space="preserve"> </w:t>
      </w:r>
      <w:r w:rsidR="000478F4" w:rsidRPr="00DC01BC">
        <w:rPr>
          <w:i/>
        </w:rPr>
        <w:t>blackbox</w:t>
      </w:r>
      <w:r w:rsidR="000478F4">
        <w:t xml:space="preserve"> dan metode </w:t>
      </w:r>
      <w:r w:rsidR="00C8787E">
        <w:t>kuesioner</w:t>
      </w:r>
      <w:r w:rsidR="00740EF1">
        <w:t xml:space="preserve">. </w:t>
      </w:r>
      <w:r w:rsidR="009F6505">
        <w:t xml:space="preserve">Pengujian </w:t>
      </w:r>
      <w:r w:rsidR="009F6505" w:rsidRPr="00DC01BC">
        <w:rPr>
          <w:i/>
        </w:rPr>
        <w:t>blackbox</w:t>
      </w:r>
      <w:r w:rsidR="009F6505">
        <w:t xml:space="preserve"> adalah teknik pengujian tanpa mengetahui cara </w:t>
      </w:r>
      <w:r w:rsidR="00E20B60">
        <w:t xml:space="preserve">kerja </w:t>
      </w:r>
      <w:r w:rsidR="009F6505">
        <w:t>struktur internal dan hanya menilai aspek penting dari sebuah sistem</w:t>
      </w:r>
      <w:r w:rsidR="00634198">
        <w:t xml:space="preserve"> (</w:t>
      </w:r>
      <w:r w:rsidR="00006D7D" w:rsidRPr="00006D7D">
        <w:t>Ehmer Khan</w:t>
      </w:r>
      <w:r w:rsidR="00634198">
        <w:t xml:space="preserve"> &amp; </w:t>
      </w:r>
      <w:r w:rsidR="00006D7D" w:rsidRPr="00006D7D">
        <w:t>Farmeena Khan</w:t>
      </w:r>
      <w:r w:rsidR="00634198">
        <w:t xml:space="preserve">, </w:t>
      </w:r>
      <w:r w:rsidR="00634198" w:rsidRPr="00634198">
        <w:t>2012)</w:t>
      </w:r>
      <w:r w:rsidR="009F6505">
        <w:t xml:space="preserve">. </w:t>
      </w:r>
      <w:r w:rsidR="00482F4C">
        <w:t xml:space="preserve">Alasan penggunaan metode </w:t>
      </w:r>
      <w:r w:rsidR="00482F4C" w:rsidRPr="00885F0D">
        <w:rPr>
          <w:i/>
        </w:rPr>
        <w:t>blakcbox</w:t>
      </w:r>
      <w:r w:rsidR="00FD6EF2">
        <w:t xml:space="preserve"> karena subj</w:t>
      </w:r>
      <w:r w:rsidR="00482F4C">
        <w:t xml:space="preserve">ek pengujian adalah siswa kelas III sekolah dasar yang belum mengerti </w:t>
      </w:r>
      <w:r w:rsidR="00482F4C" w:rsidRPr="00482F4C">
        <w:rPr>
          <w:i/>
        </w:rPr>
        <w:t>coding</w:t>
      </w:r>
      <w:r w:rsidR="00507518">
        <w:rPr>
          <w:i/>
        </w:rPr>
        <w:t xml:space="preserve"> </w:t>
      </w:r>
      <w:r w:rsidR="006C49EE">
        <w:t>agar dapat m</w:t>
      </w:r>
      <w:r w:rsidR="00060710" w:rsidRPr="00060710">
        <w:t>enilai</w:t>
      </w:r>
      <w:r w:rsidR="00060710">
        <w:t xml:space="preserve"> </w:t>
      </w:r>
      <w:r w:rsidR="009C09D8" w:rsidRPr="009C09D8">
        <w:rPr>
          <w:i/>
        </w:rPr>
        <w:t>game</w:t>
      </w:r>
      <w:r w:rsidR="006C49EE">
        <w:rPr>
          <w:i/>
        </w:rPr>
        <w:t xml:space="preserve"> </w:t>
      </w:r>
      <w:r w:rsidR="006C49EE" w:rsidRPr="006C49EE">
        <w:t>yang mereka mainkan</w:t>
      </w:r>
      <w:r w:rsidR="00482F4C">
        <w:t xml:space="preserve">. </w:t>
      </w:r>
      <w:r w:rsidR="00732EE1">
        <w:t>M</w:t>
      </w:r>
      <w:r w:rsidR="00683750">
        <w:t xml:space="preserve">etode </w:t>
      </w:r>
      <w:r w:rsidR="00C8787E">
        <w:t>kuesioner</w:t>
      </w:r>
      <w:r w:rsidR="00683750">
        <w:t xml:space="preserve"> </w:t>
      </w:r>
      <w:r w:rsidR="00B35EF4">
        <w:t>digunakan untuk</w:t>
      </w:r>
      <w:r w:rsidR="00342C5B">
        <w:t xml:space="preserve"> mendapatkan data </w:t>
      </w:r>
      <w:r w:rsidR="001A3F51">
        <w:t xml:space="preserve">tentang </w:t>
      </w:r>
      <w:r w:rsidR="002B0E0F">
        <w:t>pendapat</w:t>
      </w:r>
      <w:r w:rsidR="001A3F51">
        <w:t xml:space="preserve"> pengguna mengenai </w:t>
      </w:r>
      <w:r w:rsidR="009C09D8" w:rsidRPr="009C09D8">
        <w:rPr>
          <w:i/>
        </w:rPr>
        <w:t>game</w:t>
      </w:r>
      <w:r w:rsidR="001A3F51">
        <w:t xml:space="preserve"> yang telah dibuat</w:t>
      </w:r>
      <w:r w:rsidR="00974952">
        <w:t>.</w:t>
      </w:r>
    </w:p>
    <w:p w:rsidR="00786B0B" w:rsidRDefault="00436FB8" w:rsidP="00786B0B">
      <w:pPr>
        <w:pStyle w:val="Subjudul"/>
        <w:ind w:left="567"/>
      </w:pPr>
      <w:r>
        <w:t>HASIL DAN PEMBAHASAN</w:t>
      </w:r>
    </w:p>
    <w:p w:rsidR="00417652" w:rsidRDefault="00AB5A84" w:rsidP="00022865">
      <w:pPr>
        <w:pStyle w:val="Subjudul"/>
        <w:numPr>
          <w:ilvl w:val="0"/>
          <w:numId w:val="14"/>
        </w:numPr>
        <w:ind w:hanging="436"/>
      </w:pPr>
      <w:r>
        <w:t>Hasil</w:t>
      </w:r>
      <w:r w:rsidR="000C3F49">
        <w:t xml:space="preserve"> p</w:t>
      </w:r>
      <w:r w:rsidR="00CB36BD">
        <w:t>enelitian</w:t>
      </w:r>
    </w:p>
    <w:p w:rsidR="00D13355" w:rsidRPr="00D13355" w:rsidRDefault="00B71C54" w:rsidP="00DD4A1F">
      <w:pPr>
        <w:ind w:left="284"/>
        <w:rPr>
          <w:b/>
        </w:rPr>
      </w:pPr>
      <w:r>
        <w:t>Berdasarkan desain sistem pada bab 2.2</w:t>
      </w:r>
      <w:r w:rsidR="00D13355" w:rsidRPr="00D13355">
        <w:t>, peneliti telah</w:t>
      </w:r>
      <w:r w:rsidR="003A770E">
        <w:t xml:space="preserve"> berhasil</w:t>
      </w:r>
      <w:r w:rsidR="003952A4">
        <w:t xml:space="preserve"> </w:t>
      </w:r>
      <w:r w:rsidR="00D13355" w:rsidRPr="00D13355">
        <w:t xml:space="preserve">membuat </w:t>
      </w:r>
      <w:r w:rsidR="009C09D8" w:rsidRPr="009C09D8">
        <w:rPr>
          <w:i/>
        </w:rPr>
        <w:t>game</w:t>
      </w:r>
      <w:r w:rsidR="003952A4">
        <w:t xml:space="preserve"> edukasi pengenalan iklim dan cuaca</w:t>
      </w:r>
      <w:r w:rsidR="00D13355" w:rsidRPr="00D13355">
        <w:t xml:space="preserve"> yang dapat membantu para siswa dalam memahami m</w:t>
      </w:r>
      <w:r w:rsidR="004009D5">
        <w:t xml:space="preserve">ateri </w:t>
      </w:r>
      <w:r w:rsidR="000D0555">
        <w:t>iklim dan cuaca</w:t>
      </w:r>
      <w:r w:rsidR="00D13355" w:rsidRPr="00D13355">
        <w:t xml:space="preserve">. </w:t>
      </w:r>
    </w:p>
    <w:p w:rsidR="00302938" w:rsidRDefault="006E1007" w:rsidP="006C6411">
      <w:pPr>
        <w:pStyle w:val="Subjudul"/>
        <w:numPr>
          <w:ilvl w:val="0"/>
          <w:numId w:val="7"/>
        </w:numPr>
        <w:ind w:left="851" w:hanging="567"/>
      </w:pPr>
      <w:r>
        <w:t>Halaman awal</w:t>
      </w:r>
    </w:p>
    <w:p w:rsidR="00302938" w:rsidRDefault="00302938" w:rsidP="00DD4A1F">
      <w:pPr>
        <w:ind w:left="284"/>
      </w:pPr>
      <w:r w:rsidRPr="00302938">
        <w:t xml:space="preserve">Tampilan halaman menu awal bisa dilihat pada gambar 8. Terdiri dari empat menu utama yaitu menu main, materi, kuis dan tentang, serta </w:t>
      </w:r>
      <w:r w:rsidR="00EC5960">
        <w:t>tombol tambahan yaitu tombol reset, audio dan keluar</w:t>
      </w:r>
      <w:r w:rsidRPr="00302938">
        <w:t>.</w:t>
      </w:r>
    </w:p>
    <w:p w:rsidR="00302938" w:rsidRDefault="00F51061" w:rsidP="00A4667A">
      <w:pPr>
        <w:pStyle w:val="Subjudul"/>
        <w:numPr>
          <w:ilvl w:val="0"/>
          <w:numId w:val="0"/>
        </w:numPr>
        <w:ind w:left="709"/>
        <w:jc w:val="center"/>
      </w:pPr>
      <w:r>
        <w:drawing>
          <wp:inline distT="0" distB="0" distL="0" distR="0" wp14:anchorId="02C23A6F" wp14:editId="704877AF">
            <wp:extent cx="2561460" cy="1440000"/>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2561460" cy="1440000"/>
                    </a:xfrm>
                    <a:prstGeom prst="rect">
                      <a:avLst/>
                    </a:prstGeom>
                  </pic:spPr>
                </pic:pic>
              </a:graphicData>
            </a:graphic>
          </wp:inline>
        </w:drawing>
      </w:r>
    </w:p>
    <w:p w:rsidR="00A41A95" w:rsidRDefault="00302938" w:rsidP="003C16C8">
      <w:pPr>
        <w:pStyle w:val="Subjudul"/>
        <w:numPr>
          <w:ilvl w:val="0"/>
          <w:numId w:val="0"/>
        </w:numPr>
        <w:ind w:left="709"/>
        <w:jc w:val="center"/>
        <w:rPr>
          <w:b w:val="0"/>
        </w:rPr>
      </w:pPr>
      <w:r>
        <w:rPr>
          <w:b w:val="0"/>
        </w:rPr>
        <w:t>Gambar 8. Halaman menu awal</w:t>
      </w:r>
    </w:p>
    <w:p w:rsidR="003F5406" w:rsidRDefault="003F5406" w:rsidP="003C16C8">
      <w:pPr>
        <w:pStyle w:val="Subjudul"/>
        <w:numPr>
          <w:ilvl w:val="0"/>
          <w:numId w:val="0"/>
        </w:numPr>
        <w:ind w:left="709"/>
        <w:jc w:val="center"/>
        <w:rPr>
          <w:b w:val="0"/>
        </w:rPr>
      </w:pPr>
    </w:p>
    <w:p w:rsidR="005433F3" w:rsidRPr="003C16C8" w:rsidRDefault="005433F3" w:rsidP="003C16C8">
      <w:pPr>
        <w:pStyle w:val="Subjudul"/>
        <w:numPr>
          <w:ilvl w:val="0"/>
          <w:numId w:val="0"/>
        </w:numPr>
        <w:ind w:left="709"/>
        <w:jc w:val="center"/>
      </w:pPr>
    </w:p>
    <w:p w:rsidR="00A41A95" w:rsidRDefault="00302938" w:rsidP="00441CE9">
      <w:pPr>
        <w:pStyle w:val="Subjudul"/>
        <w:numPr>
          <w:ilvl w:val="0"/>
          <w:numId w:val="7"/>
        </w:numPr>
        <w:ind w:left="851" w:hanging="566"/>
      </w:pPr>
      <w:r>
        <w:t>Halaman main</w:t>
      </w:r>
    </w:p>
    <w:p w:rsidR="008F1922" w:rsidRDefault="009461A8" w:rsidP="00DD4A1F">
      <w:pPr>
        <w:ind w:left="284"/>
        <w:rPr>
          <w:b/>
        </w:rPr>
      </w:pPr>
      <w:r>
        <w:t xml:space="preserve">Tampilan halaman main bisa dilihat pada gambar 9. Terdiri dari dua macam </w:t>
      </w:r>
      <w:r w:rsidR="005D4F7E" w:rsidRPr="005D4F7E">
        <w:rPr>
          <w:i/>
        </w:rPr>
        <w:t>game</w:t>
      </w:r>
      <w:r>
        <w:t xml:space="preserve"> yaitu tebak gambar tentang cuaca dan </w:t>
      </w:r>
      <w:r w:rsidR="001C763D" w:rsidRPr="001C763D">
        <w:rPr>
          <w:i/>
        </w:rPr>
        <w:t>puzzle</w:t>
      </w:r>
      <w:r>
        <w:t xml:space="preserve"> tentang iklim.</w:t>
      </w:r>
    </w:p>
    <w:p w:rsidR="00377347" w:rsidRDefault="008F1922" w:rsidP="000651F3">
      <w:pPr>
        <w:pStyle w:val="Subjudul"/>
        <w:numPr>
          <w:ilvl w:val="0"/>
          <w:numId w:val="0"/>
        </w:numPr>
        <w:ind w:left="709"/>
        <w:jc w:val="center"/>
        <w:rPr>
          <w:b w:val="0"/>
        </w:rPr>
      </w:pPr>
      <w:r>
        <w:rPr>
          <w:b w:val="0"/>
        </w:rPr>
        <w:drawing>
          <wp:inline distT="0" distB="0" distL="0" distR="0" wp14:anchorId="272459BB" wp14:editId="38932D95">
            <wp:extent cx="2520000" cy="1417588"/>
            <wp:effectExtent l="38100" t="38100" r="33020" b="304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in.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520000" cy="1417588"/>
                    </a:xfrm>
                    <a:prstGeom prst="rect">
                      <a:avLst/>
                    </a:prstGeom>
                    <a:ln w="38100" cap="sq">
                      <a:solidFill>
                        <a:srgbClr val="000000"/>
                      </a:solidFill>
                      <a:prstDash val="solid"/>
                      <a:miter lim="800000"/>
                    </a:ln>
                    <a:effectLst/>
                  </pic:spPr>
                </pic:pic>
              </a:graphicData>
            </a:graphic>
          </wp:inline>
        </w:drawing>
      </w:r>
    </w:p>
    <w:p w:rsidR="009461A8" w:rsidRDefault="0098682A" w:rsidP="008546B6">
      <w:pPr>
        <w:pStyle w:val="Subjudul"/>
        <w:numPr>
          <w:ilvl w:val="0"/>
          <w:numId w:val="0"/>
        </w:numPr>
        <w:ind w:left="709"/>
        <w:jc w:val="center"/>
        <w:rPr>
          <w:b w:val="0"/>
        </w:rPr>
      </w:pPr>
      <w:r>
        <w:rPr>
          <w:b w:val="0"/>
        </w:rPr>
        <w:t>Gambar 9. Halaman menu main</w:t>
      </w:r>
    </w:p>
    <w:p w:rsidR="008546B6" w:rsidRPr="00EC3F9C" w:rsidRDefault="00DB68B7" w:rsidP="00441CE9">
      <w:pPr>
        <w:pStyle w:val="Subjudul"/>
        <w:numPr>
          <w:ilvl w:val="0"/>
          <w:numId w:val="7"/>
        </w:numPr>
        <w:ind w:left="851" w:hanging="567"/>
        <w:rPr>
          <w:b w:val="0"/>
        </w:rPr>
      </w:pPr>
      <w:r>
        <w:t>Tampilan</w:t>
      </w:r>
      <w:r w:rsidR="005D4F7E">
        <w:t xml:space="preserve"> </w:t>
      </w:r>
      <w:r w:rsidR="005D4F7E" w:rsidRPr="005D4F7E">
        <w:rPr>
          <w:i/>
        </w:rPr>
        <w:t>game</w:t>
      </w:r>
      <w:r w:rsidR="005D4F7E">
        <w:t xml:space="preserve"> tebak gambar</w:t>
      </w:r>
    </w:p>
    <w:p w:rsidR="00EC3F9C" w:rsidRPr="00EC3F9C" w:rsidRDefault="00A81E95" w:rsidP="00DD4A1F">
      <w:pPr>
        <w:ind w:left="284"/>
        <w:rPr>
          <w:b/>
        </w:rPr>
      </w:pPr>
      <w:r>
        <w:t xml:space="preserve">Tampilan </w:t>
      </w:r>
      <w:r w:rsidRPr="00A81E95">
        <w:rPr>
          <w:i/>
        </w:rPr>
        <w:t>game</w:t>
      </w:r>
      <w:r>
        <w:t xml:space="preserve"> tebak gambar bisa dilihat pada gambar 10. Gambar 10.a adalah tampilan menu level pada </w:t>
      </w:r>
      <w:r w:rsidRPr="00D75C6C">
        <w:rPr>
          <w:i/>
        </w:rPr>
        <w:t>game</w:t>
      </w:r>
      <w:r>
        <w:t xml:space="preserve"> tebak gambar, setiap level memiliki tingkat kesulitan yang berbeda-beda. Gambar 10.b adalah tampilan </w:t>
      </w:r>
      <w:r w:rsidRPr="00A81E95">
        <w:rPr>
          <w:i/>
        </w:rPr>
        <w:t>gameplay</w:t>
      </w:r>
      <w:r>
        <w:t xml:space="preserve"> dari </w:t>
      </w:r>
      <w:r w:rsidRPr="00A81E95">
        <w:rPr>
          <w:i/>
        </w:rPr>
        <w:t>game</w:t>
      </w:r>
      <w:r>
        <w:t xml:space="preserve"> tebak gambar</w:t>
      </w:r>
      <w:r w:rsidR="00394D70">
        <w:t xml:space="preserve">, pengguna diminta menjawab pertanyaan yang ada menggunakan huruf acak yang tersedia </w:t>
      </w:r>
      <w:r w:rsidR="008C29DC">
        <w:t>sebelum waktu habis</w:t>
      </w:r>
      <w:r w:rsidR="00394D70">
        <w:t>.</w:t>
      </w:r>
      <w:r w:rsidR="00365345">
        <w:t xml:space="preserve"> Gambar 10.c adalah halaman cara main, pengguna dapat membaca cara main </w:t>
      </w:r>
      <w:r w:rsidR="00365345" w:rsidRPr="00CF70CC">
        <w:rPr>
          <w:i/>
        </w:rPr>
        <w:t>game</w:t>
      </w:r>
      <w:r w:rsidR="00365345">
        <w:t xml:space="preserve"> </w:t>
      </w:r>
      <w:r w:rsidR="00365345" w:rsidRPr="00365345">
        <w:t>tebak gambar</w:t>
      </w:r>
      <w:r w:rsidR="00E84C0A">
        <w:t>,</w:t>
      </w:r>
      <w:r w:rsidR="00365345" w:rsidRPr="00365345">
        <w:t xml:space="preserve"> </w:t>
      </w:r>
      <w:r w:rsidR="00365345">
        <w:t xml:space="preserve">dengan menekan tombol tanda tanya pada halaman </w:t>
      </w:r>
      <w:r w:rsidR="00E84C0A">
        <w:t>level tebak gambar</w:t>
      </w:r>
      <w:r w:rsidR="00365345">
        <w:t>, seperti yang terdapat pada gambar 10.a.</w:t>
      </w:r>
    </w:p>
    <w:p w:rsidR="00694F36" w:rsidRDefault="00D0773F" w:rsidP="009D7DC7">
      <w:pPr>
        <w:pStyle w:val="Subjudul"/>
        <w:numPr>
          <w:ilvl w:val="0"/>
          <w:numId w:val="0"/>
        </w:numPr>
        <w:ind w:left="709"/>
        <w:rPr>
          <w:b w:val="0"/>
        </w:rPr>
      </w:pPr>
      <w:r>
        <w:rPr>
          <w:b w:val="0"/>
        </w:rPr>
        <w:drawing>
          <wp:inline distT="0" distB="0" distL="0" distR="0" wp14:anchorId="01486E05" wp14:editId="52B174D5">
            <wp:extent cx="2520000" cy="141758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level tebak gambar.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B1088E">
        <w:rPr>
          <w:b w:val="0"/>
        </w:rPr>
        <w:tab/>
      </w:r>
      <w:r w:rsidR="00B1088E">
        <w:rPr>
          <w:b w:val="0"/>
        </w:rPr>
        <w:drawing>
          <wp:inline distT="0" distB="0" distL="0" distR="0" wp14:anchorId="7CDBE000" wp14:editId="1A2D5664">
            <wp:extent cx="2520000" cy="141758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ainan tebak gambar.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9D7DC7">
        <w:rPr>
          <w:b w:val="0"/>
        </w:rPr>
        <w:t xml:space="preserve">a. </w:t>
      </w:r>
      <w:r w:rsidR="00694F36">
        <w:rPr>
          <w:b w:val="0"/>
        </w:rPr>
        <w:t>Halaman lev</w:t>
      </w:r>
      <w:r w:rsidR="00BA0264">
        <w:rPr>
          <w:b w:val="0"/>
        </w:rPr>
        <w:t>el</w:t>
      </w:r>
      <w:r w:rsidR="00E23C92">
        <w:rPr>
          <w:b w:val="0"/>
        </w:rPr>
        <w:t xml:space="preserve"> </w:t>
      </w:r>
      <w:r w:rsidR="00E23C92">
        <w:rPr>
          <w:b w:val="0"/>
          <w:i/>
        </w:rPr>
        <w:t>game</w:t>
      </w:r>
      <w:r w:rsidR="00BA0264">
        <w:rPr>
          <w:b w:val="0"/>
        </w:rPr>
        <w:t xml:space="preserve"> tebak gambar</w:t>
      </w:r>
      <w:r w:rsidR="00BA0264">
        <w:rPr>
          <w:b w:val="0"/>
        </w:rPr>
        <w:tab/>
      </w:r>
      <w:r w:rsidR="00BA0264">
        <w:rPr>
          <w:b w:val="0"/>
        </w:rPr>
        <w:tab/>
        <w:t>b.</w:t>
      </w:r>
      <w:r w:rsidR="009D7DC7">
        <w:rPr>
          <w:b w:val="0"/>
        </w:rPr>
        <w:t xml:space="preserve"> </w:t>
      </w:r>
      <w:r w:rsidR="00694F36">
        <w:rPr>
          <w:b w:val="0"/>
        </w:rPr>
        <w:t xml:space="preserve">Tampilan </w:t>
      </w:r>
      <w:r w:rsidR="00694F36" w:rsidRPr="00694F36">
        <w:rPr>
          <w:b w:val="0"/>
          <w:i/>
        </w:rPr>
        <w:t>game</w:t>
      </w:r>
      <w:r w:rsidR="00694F36">
        <w:rPr>
          <w:b w:val="0"/>
        </w:rPr>
        <w:t xml:space="preserve"> tebak gambar</w:t>
      </w:r>
    </w:p>
    <w:p w:rsidR="00103C9E" w:rsidRDefault="00103C9E" w:rsidP="009D7DC7">
      <w:pPr>
        <w:pStyle w:val="Subjudul"/>
        <w:numPr>
          <w:ilvl w:val="0"/>
          <w:numId w:val="0"/>
        </w:numPr>
        <w:ind w:left="709"/>
        <w:rPr>
          <w:b w:val="0"/>
        </w:rPr>
      </w:pPr>
      <w:r>
        <w:rPr>
          <w:b w:val="0"/>
        </w:rPr>
        <w:drawing>
          <wp:inline distT="0" distB="0" distL="0" distR="0" wp14:anchorId="5857ED81" wp14:editId="403F4A07">
            <wp:extent cx="2520000" cy="141758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tebak gambar.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p w:rsidR="00103C9E" w:rsidRDefault="006B27CD" w:rsidP="009D7DC7">
      <w:pPr>
        <w:pStyle w:val="Subjudul"/>
        <w:numPr>
          <w:ilvl w:val="0"/>
          <w:numId w:val="0"/>
        </w:numPr>
        <w:ind w:left="709"/>
        <w:rPr>
          <w:b w:val="0"/>
        </w:rPr>
      </w:pPr>
      <w:r>
        <w:rPr>
          <w:b w:val="0"/>
        </w:rPr>
        <w:t xml:space="preserve">c. </w:t>
      </w:r>
      <w:r w:rsidR="001F624F">
        <w:rPr>
          <w:b w:val="0"/>
        </w:rPr>
        <w:t>Cara main</w:t>
      </w:r>
      <w:r w:rsidR="007514FA">
        <w:rPr>
          <w:b w:val="0"/>
        </w:rPr>
        <w:t xml:space="preserve"> </w:t>
      </w:r>
      <w:r w:rsidR="007514FA">
        <w:rPr>
          <w:b w:val="0"/>
          <w:i/>
        </w:rPr>
        <w:t>game</w:t>
      </w:r>
      <w:r>
        <w:rPr>
          <w:b w:val="0"/>
        </w:rPr>
        <w:t xml:space="preserve"> tebak gambar</w:t>
      </w:r>
    </w:p>
    <w:p w:rsidR="005E7EA0" w:rsidRDefault="00642AB9" w:rsidP="005E7EA0">
      <w:pPr>
        <w:pStyle w:val="Subjudul"/>
        <w:numPr>
          <w:ilvl w:val="0"/>
          <w:numId w:val="0"/>
        </w:numPr>
        <w:ind w:left="709"/>
        <w:jc w:val="center"/>
        <w:rPr>
          <w:b w:val="0"/>
        </w:rPr>
      </w:pPr>
      <w:r>
        <w:rPr>
          <w:b w:val="0"/>
        </w:rPr>
        <w:t xml:space="preserve">Gambar </w:t>
      </w:r>
      <w:r w:rsidR="005E7EA0">
        <w:rPr>
          <w:b w:val="0"/>
        </w:rPr>
        <w:t>10.</w:t>
      </w:r>
      <w:r w:rsidR="00730DB0">
        <w:rPr>
          <w:b w:val="0"/>
        </w:rPr>
        <w:t xml:space="preserve"> Tampilan</w:t>
      </w:r>
      <w:r w:rsidR="005E7EA0">
        <w:rPr>
          <w:b w:val="0"/>
        </w:rPr>
        <w:t xml:space="preserve"> </w:t>
      </w:r>
      <w:r w:rsidR="005E7EA0" w:rsidRPr="00694F36">
        <w:rPr>
          <w:b w:val="0"/>
          <w:i/>
        </w:rPr>
        <w:t>game</w:t>
      </w:r>
      <w:r w:rsidR="005E7EA0">
        <w:rPr>
          <w:b w:val="0"/>
        </w:rPr>
        <w:t xml:space="preserve"> tebak gambar</w:t>
      </w:r>
    </w:p>
    <w:p w:rsidR="002D5617" w:rsidRPr="0023462A" w:rsidRDefault="002D5617" w:rsidP="005B132B">
      <w:pPr>
        <w:pStyle w:val="Subjudul"/>
        <w:numPr>
          <w:ilvl w:val="0"/>
          <w:numId w:val="0"/>
        </w:numPr>
        <w:rPr>
          <w:b w:val="0"/>
        </w:rPr>
      </w:pPr>
    </w:p>
    <w:p w:rsidR="0023462A" w:rsidRPr="002E3633" w:rsidRDefault="00DB68B7" w:rsidP="00B14486">
      <w:pPr>
        <w:pStyle w:val="Subjudul"/>
        <w:numPr>
          <w:ilvl w:val="0"/>
          <w:numId w:val="7"/>
        </w:numPr>
        <w:ind w:left="851" w:hanging="567"/>
        <w:rPr>
          <w:b w:val="0"/>
        </w:rPr>
      </w:pPr>
      <w:r>
        <w:lastRenderedPageBreak/>
        <w:t>Tampilan</w:t>
      </w:r>
      <w:r w:rsidR="00B374EC">
        <w:t xml:space="preserve"> </w:t>
      </w:r>
      <w:r w:rsidR="00B374EC" w:rsidRPr="00B374EC">
        <w:rPr>
          <w:i/>
        </w:rPr>
        <w:t>game</w:t>
      </w:r>
      <w:r w:rsidR="00B374EC">
        <w:t xml:space="preserve"> </w:t>
      </w:r>
      <w:r w:rsidR="001C763D" w:rsidRPr="001C763D">
        <w:rPr>
          <w:i/>
        </w:rPr>
        <w:t>puzzle</w:t>
      </w:r>
    </w:p>
    <w:p w:rsidR="002E3633" w:rsidRPr="006029C1" w:rsidRDefault="00541AA1" w:rsidP="00DD4A1F">
      <w:pPr>
        <w:ind w:left="284"/>
        <w:rPr>
          <w:b/>
        </w:rPr>
      </w:pPr>
      <w:r>
        <w:t xml:space="preserve">Tampilan </w:t>
      </w:r>
      <w:r w:rsidRPr="00A81E95">
        <w:rPr>
          <w:i/>
        </w:rPr>
        <w:t>game</w:t>
      </w:r>
      <w:r>
        <w:t xml:space="preserve"> tebak gambar bisa dilihat pada gambar 11.</w:t>
      </w:r>
      <w:r w:rsidR="00C85EDC">
        <w:t xml:space="preserve"> Gambar 11.a adalah pilihan empat jenis iklim dalam game </w:t>
      </w:r>
      <w:r w:rsidR="001C763D" w:rsidRPr="001C763D">
        <w:rPr>
          <w:i/>
        </w:rPr>
        <w:t>puzzle</w:t>
      </w:r>
      <w:r w:rsidR="00C85EDC">
        <w:t>, setiap iklim memiliki</w:t>
      </w:r>
      <w:r w:rsidR="006335DB">
        <w:t xml:space="preserve"> tiga level</w:t>
      </w:r>
      <w:r w:rsidR="00565A19">
        <w:t xml:space="preserve"> berbeda,</w:t>
      </w:r>
      <w:r w:rsidR="006335DB">
        <w:t xml:space="preserve"> seperti yang</w:t>
      </w:r>
      <w:r w:rsidR="00430BCC">
        <w:t xml:space="preserve"> dapat dilihat pada gambar 11.b.</w:t>
      </w:r>
      <w:r w:rsidR="006B1608">
        <w:t xml:space="preserve"> Gambar 11</w:t>
      </w:r>
      <w:r w:rsidR="00742697">
        <w:t>.c</w:t>
      </w:r>
      <w:r w:rsidR="0051233A">
        <w:t xml:space="preserve"> adalah tampilan </w:t>
      </w:r>
      <w:r w:rsidR="0051233A" w:rsidRPr="00A81E95">
        <w:rPr>
          <w:i/>
        </w:rPr>
        <w:t>gameplay</w:t>
      </w:r>
      <w:r w:rsidR="0051233A">
        <w:t xml:space="preserve"> dari </w:t>
      </w:r>
      <w:r w:rsidR="0051233A" w:rsidRPr="00A81E95">
        <w:rPr>
          <w:i/>
        </w:rPr>
        <w:t>game</w:t>
      </w:r>
      <w:r w:rsidR="0051233A">
        <w:t xml:space="preserve"> </w:t>
      </w:r>
      <w:r w:rsidR="001C763D" w:rsidRPr="001C763D">
        <w:rPr>
          <w:i/>
        </w:rPr>
        <w:t>puzzle</w:t>
      </w:r>
      <w:r w:rsidR="0051233A">
        <w:t xml:space="preserve">, pengguna diminta menyusun kembali </w:t>
      </w:r>
      <w:r w:rsidR="001C763D" w:rsidRPr="001C763D">
        <w:rPr>
          <w:i/>
        </w:rPr>
        <w:t>puzzle</w:t>
      </w:r>
      <w:r w:rsidR="0051233A">
        <w:rPr>
          <w:i/>
        </w:rPr>
        <w:t xml:space="preserve"> </w:t>
      </w:r>
      <w:r w:rsidR="0051233A">
        <w:t>acak sebelum waktu habis.</w:t>
      </w:r>
      <w:r w:rsidR="008B5372">
        <w:t xml:space="preserve"> Gambar 11</w:t>
      </w:r>
      <w:r w:rsidR="00CF70CC">
        <w:t xml:space="preserve">.d adalah halaman cara main, pengguna dapat membaca cara main </w:t>
      </w:r>
      <w:r w:rsidR="00CF70CC" w:rsidRPr="00CF70CC">
        <w:rPr>
          <w:i/>
        </w:rPr>
        <w:t>game</w:t>
      </w:r>
      <w:r w:rsidR="00CF70CC">
        <w:t xml:space="preserve"> </w:t>
      </w:r>
      <w:r w:rsidR="001C763D" w:rsidRPr="001C763D">
        <w:rPr>
          <w:i/>
        </w:rPr>
        <w:t>puzzle</w:t>
      </w:r>
      <w:r w:rsidR="006029C1">
        <w:rPr>
          <w:i/>
        </w:rPr>
        <w:t xml:space="preserve"> </w:t>
      </w:r>
      <w:r w:rsidR="006029C1">
        <w:t>dengan menekan tombol tanda tanya pada halaman jenis musim</w:t>
      </w:r>
      <w:r w:rsidR="001534B4">
        <w:t>,</w:t>
      </w:r>
      <w:r w:rsidR="006029C1">
        <w:t xml:space="preserve"> sepe</w:t>
      </w:r>
      <w:r w:rsidR="008B5372">
        <w:t>rti yang terdapat pada gambar 11</w:t>
      </w:r>
      <w:r w:rsidR="006029C1">
        <w:t>.a.</w:t>
      </w:r>
    </w:p>
    <w:p w:rsidR="0042081F" w:rsidRDefault="0012012F" w:rsidP="0042081F">
      <w:pPr>
        <w:pStyle w:val="Subjudul"/>
        <w:numPr>
          <w:ilvl w:val="0"/>
          <w:numId w:val="0"/>
        </w:numPr>
        <w:ind w:left="709"/>
        <w:rPr>
          <w:b w:val="0"/>
        </w:rPr>
      </w:pPr>
      <w:r>
        <w:rPr>
          <w:b w:val="0"/>
        </w:rPr>
        <w:drawing>
          <wp:inline distT="0" distB="0" distL="0" distR="0" wp14:anchorId="5544C97C" wp14:editId="4AF28DD0">
            <wp:extent cx="2520000" cy="141758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nis musim.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56373064" wp14:editId="1E483F47">
            <wp:extent cx="2520000" cy="141758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vel puzzl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42081F">
        <w:rPr>
          <w:b w:val="0"/>
        </w:rPr>
        <w:t xml:space="preserve">a. </w:t>
      </w:r>
      <w:r w:rsidR="00EC417E">
        <w:rPr>
          <w:b w:val="0"/>
        </w:rPr>
        <w:t>Halaman jenis musim</w:t>
      </w:r>
      <w:r w:rsidR="00EC417E">
        <w:rPr>
          <w:b w:val="0"/>
        </w:rPr>
        <w:tab/>
      </w:r>
      <w:r w:rsidR="00EC417E">
        <w:rPr>
          <w:b w:val="0"/>
        </w:rPr>
        <w:tab/>
      </w:r>
      <w:r w:rsidR="00EC417E">
        <w:rPr>
          <w:b w:val="0"/>
        </w:rPr>
        <w:tab/>
        <w:t>b. H</w:t>
      </w:r>
      <w:r w:rsidR="002E384D">
        <w:rPr>
          <w:b w:val="0"/>
        </w:rPr>
        <w:t xml:space="preserve">alaman level </w:t>
      </w:r>
      <w:r w:rsidR="001C763D" w:rsidRPr="001C763D">
        <w:rPr>
          <w:b w:val="0"/>
          <w:i/>
        </w:rPr>
        <w:t>puzzle</w:t>
      </w:r>
    </w:p>
    <w:p w:rsidR="004132DD" w:rsidRDefault="002A6483" w:rsidP="001F624F">
      <w:pPr>
        <w:pStyle w:val="Subjudul"/>
        <w:numPr>
          <w:ilvl w:val="0"/>
          <w:numId w:val="0"/>
        </w:numPr>
        <w:ind w:left="709"/>
        <w:rPr>
          <w:b w:val="0"/>
        </w:rPr>
      </w:pPr>
      <w:r>
        <w:rPr>
          <w:b w:val="0"/>
        </w:rPr>
        <w:drawing>
          <wp:inline distT="0" distB="0" distL="0" distR="0" wp14:anchorId="0E6C5FCA" wp14:editId="6EA37EDA">
            <wp:extent cx="2520000" cy="141758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ainan puzzle.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1F624F">
        <w:rPr>
          <w:b w:val="0"/>
        </w:rPr>
        <w:t xml:space="preserve"> </w:t>
      </w:r>
      <w:r w:rsidR="001F624F">
        <w:rPr>
          <w:b w:val="0"/>
        </w:rPr>
        <w:tab/>
      </w:r>
      <w:r w:rsidR="001F624F">
        <w:rPr>
          <w:b w:val="0"/>
        </w:rPr>
        <w:drawing>
          <wp:inline distT="0" distB="0" distL="0" distR="0" wp14:anchorId="1146736D" wp14:editId="56C6C43C">
            <wp:extent cx="2520000" cy="141758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puzzl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4132DD">
        <w:rPr>
          <w:b w:val="0"/>
        </w:rPr>
        <w:t xml:space="preserve">c. </w:t>
      </w:r>
      <w:r w:rsidR="00684888">
        <w:rPr>
          <w:b w:val="0"/>
        </w:rPr>
        <w:t xml:space="preserve">Tampilan </w:t>
      </w:r>
      <w:r w:rsidR="00684888" w:rsidRPr="00684888">
        <w:rPr>
          <w:b w:val="0"/>
          <w:i/>
        </w:rPr>
        <w:t>game</w:t>
      </w:r>
      <w:r w:rsidR="00684888">
        <w:rPr>
          <w:b w:val="0"/>
        </w:rPr>
        <w:t xml:space="preserve"> </w:t>
      </w:r>
      <w:r w:rsidR="001C763D" w:rsidRPr="001C763D">
        <w:rPr>
          <w:b w:val="0"/>
          <w:i/>
        </w:rPr>
        <w:t>puzzle</w:t>
      </w:r>
      <w:r w:rsidR="001F624F">
        <w:rPr>
          <w:b w:val="0"/>
        </w:rPr>
        <w:tab/>
      </w:r>
      <w:r w:rsidR="001F624F">
        <w:rPr>
          <w:b w:val="0"/>
        </w:rPr>
        <w:tab/>
      </w:r>
      <w:r w:rsidR="001F624F">
        <w:rPr>
          <w:b w:val="0"/>
        </w:rPr>
        <w:tab/>
        <w:t xml:space="preserve">d. Cara main </w:t>
      </w:r>
      <w:r w:rsidR="001C763D" w:rsidRPr="001C763D">
        <w:rPr>
          <w:b w:val="0"/>
          <w:i/>
        </w:rPr>
        <w:t>puzzle</w:t>
      </w:r>
    </w:p>
    <w:p w:rsidR="00642AB9" w:rsidRPr="00642AB9" w:rsidRDefault="00642AB9" w:rsidP="00642AB9">
      <w:pPr>
        <w:pStyle w:val="Subjudul"/>
        <w:numPr>
          <w:ilvl w:val="0"/>
          <w:numId w:val="0"/>
        </w:numPr>
        <w:ind w:left="709"/>
        <w:jc w:val="center"/>
        <w:rPr>
          <w:b w:val="0"/>
          <w:i/>
        </w:rPr>
      </w:pPr>
      <w:r>
        <w:rPr>
          <w:b w:val="0"/>
        </w:rPr>
        <w:t>Gambar 11.</w:t>
      </w:r>
      <w:r w:rsidR="00730DB0">
        <w:rPr>
          <w:b w:val="0"/>
        </w:rPr>
        <w:t xml:space="preserve"> Tampilan</w:t>
      </w:r>
      <w:r>
        <w:rPr>
          <w:b w:val="0"/>
        </w:rPr>
        <w:t xml:space="preserve"> </w:t>
      </w:r>
      <w:r>
        <w:rPr>
          <w:b w:val="0"/>
          <w:i/>
        </w:rPr>
        <w:t xml:space="preserve">game </w:t>
      </w:r>
      <w:r w:rsidR="001C763D" w:rsidRPr="001C763D">
        <w:rPr>
          <w:b w:val="0"/>
          <w:i/>
        </w:rPr>
        <w:t>puzzle</w:t>
      </w:r>
    </w:p>
    <w:p w:rsidR="003067E7" w:rsidRDefault="00A00B0F" w:rsidP="00854E0B">
      <w:pPr>
        <w:pStyle w:val="Subjudul"/>
        <w:numPr>
          <w:ilvl w:val="0"/>
          <w:numId w:val="7"/>
        </w:numPr>
        <w:ind w:left="851" w:hanging="567"/>
      </w:pPr>
      <w:r>
        <w:t xml:space="preserve">Halaman </w:t>
      </w:r>
      <w:r w:rsidR="00171CEF">
        <w:t>Materi</w:t>
      </w:r>
    </w:p>
    <w:p w:rsidR="00642AB9" w:rsidRPr="00642AB9" w:rsidRDefault="00642AB9" w:rsidP="00DD4A1F">
      <w:pPr>
        <w:ind w:left="284"/>
        <w:rPr>
          <w:b/>
        </w:rPr>
      </w:pPr>
      <w:r>
        <w:t xml:space="preserve">Tampilan halaman materi bisa dilihat pada gambar </w:t>
      </w:r>
      <w:r w:rsidR="002953A9">
        <w:t xml:space="preserve">12. Pada gambar 12.a pengguna akan diminta memilih materi yang ingin dibaca, kemudian materi yang dipilih akan ditampilkan seperti gambar 12.b. Pengguna dapat membaca materi selanjutnya dengan menekan tombol panah </w:t>
      </w:r>
      <w:r w:rsidR="0053038B">
        <w:t xml:space="preserve">dan untuk keluar </w:t>
      </w:r>
      <w:r w:rsidR="002953A9">
        <w:t>pengguna dapat menekan tombol silang seperti pada gambar 12.b.</w:t>
      </w:r>
    </w:p>
    <w:p w:rsidR="00ED6B8F" w:rsidRDefault="00642AB9" w:rsidP="006E76AF">
      <w:pPr>
        <w:pStyle w:val="Subjudul"/>
        <w:numPr>
          <w:ilvl w:val="0"/>
          <w:numId w:val="0"/>
        </w:numPr>
        <w:ind w:left="709"/>
        <w:rPr>
          <w:b w:val="0"/>
        </w:rPr>
      </w:pPr>
      <w:r>
        <w:rPr>
          <w:b w:val="0"/>
        </w:rPr>
        <w:drawing>
          <wp:inline distT="0" distB="0" distL="0" distR="0" wp14:anchorId="537C337D" wp14:editId="5ED03772">
            <wp:extent cx="2520000" cy="141758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an materi.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74EC05F9" wp14:editId="1DAE2170">
            <wp:extent cx="2520000" cy="141758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i menu materi.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F703AD">
        <w:rPr>
          <w:b w:val="0"/>
        </w:rPr>
        <w:t>a. Halaman pilih materi</w:t>
      </w:r>
      <w:r w:rsidR="00F703AD">
        <w:rPr>
          <w:b w:val="0"/>
        </w:rPr>
        <w:tab/>
      </w:r>
      <w:r w:rsidR="00F703AD">
        <w:rPr>
          <w:b w:val="0"/>
        </w:rPr>
        <w:tab/>
      </w:r>
      <w:r w:rsidR="00F703AD">
        <w:rPr>
          <w:b w:val="0"/>
        </w:rPr>
        <w:tab/>
        <w:t>b. Tampilan isi materi</w:t>
      </w:r>
    </w:p>
    <w:p w:rsidR="00F20366" w:rsidRDefault="00F20366" w:rsidP="00F20366">
      <w:pPr>
        <w:pStyle w:val="Subjudul"/>
        <w:numPr>
          <w:ilvl w:val="0"/>
          <w:numId w:val="0"/>
        </w:numPr>
        <w:ind w:left="709"/>
        <w:jc w:val="center"/>
        <w:rPr>
          <w:b w:val="0"/>
        </w:rPr>
      </w:pPr>
      <w:r>
        <w:rPr>
          <w:b w:val="0"/>
        </w:rPr>
        <w:t>Gambar 12. Halaman materi</w:t>
      </w:r>
    </w:p>
    <w:p w:rsidR="006D6ECC" w:rsidRPr="004A712D" w:rsidRDefault="006D6ECC" w:rsidP="00F20366">
      <w:pPr>
        <w:pStyle w:val="Subjudul"/>
        <w:numPr>
          <w:ilvl w:val="0"/>
          <w:numId w:val="0"/>
        </w:numPr>
        <w:ind w:left="709"/>
        <w:jc w:val="center"/>
        <w:rPr>
          <w:b w:val="0"/>
        </w:rPr>
      </w:pPr>
    </w:p>
    <w:p w:rsidR="00B41508" w:rsidRDefault="0093721C" w:rsidP="00D42841">
      <w:pPr>
        <w:pStyle w:val="Subjudul"/>
        <w:numPr>
          <w:ilvl w:val="0"/>
          <w:numId w:val="7"/>
        </w:numPr>
        <w:ind w:left="851" w:hanging="567"/>
      </w:pPr>
      <w:r>
        <w:t>Halaman kuis</w:t>
      </w:r>
    </w:p>
    <w:p w:rsidR="009E69B5" w:rsidRPr="009E69B5" w:rsidRDefault="007949A7" w:rsidP="00DD4A1F">
      <w:pPr>
        <w:ind w:left="284"/>
        <w:rPr>
          <w:b/>
        </w:rPr>
      </w:pPr>
      <w:r>
        <w:t xml:space="preserve">Tampilan halaman </w:t>
      </w:r>
      <w:r w:rsidR="00245E10">
        <w:t>kuis</w:t>
      </w:r>
      <w:r>
        <w:t xml:space="preserve"> bisa dilihat pada gambar 13. Sebelum memulai kuis pengguna akan diberi informasi tentang kuis seperti gambar 13.a. Kemudian setelah itu pengguna dapat memulai kuis dengan menekan tombol </w:t>
      </w:r>
      <w:r w:rsidR="006B0148">
        <w:t>mulai</w:t>
      </w:r>
      <w:r>
        <w:t xml:space="preserve"> dan menjawab</w:t>
      </w:r>
      <w:r w:rsidR="002B499C">
        <w:t xml:space="preserve"> 10</w:t>
      </w:r>
      <w:r>
        <w:t xml:space="preserve"> soal yang tersedia seperti gambar 13.b.</w:t>
      </w:r>
    </w:p>
    <w:p w:rsidR="002D2B76" w:rsidRDefault="002D2B76" w:rsidP="002D2B76">
      <w:pPr>
        <w:pStyle w:val="Subjudul"/>
        <w:numPr>
          <w:ilvl w:val="0"/>
          <w:numId w:val="0"/>
        </w:numPr>
        <w:ind w:left="709"/>
        <w:rPr>
          <w:b w:val="0"/>
        </w:rPr>
      </w:pPr>
      <w:r>
        <w:rPr>
          <w:b w:val="0"/>
        </w:rPr>
        <w:tab/>
      </w:r>
      <w:r>
        <w:rPr>
          <w:b w:val="0"/>
        </w:rPr>
        <w:drawing>
          <wp:inline distT="0" distB="0" distL="0" distR="0" wp14:anchorId="3C458274" wp14:editId="51AA81E4">
            <wp:extent cx="2520000" cy="141758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kuis.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1545FB4C" wp14:editId="38C64290">
            <wp:extent cx="2520000" cy="141758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is.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a. </w:t>
      </w:r>
      <w:r w:rsidR="007C0B09">
        <w:rPr>
          <w:b w:val="0"/>
        </w:rPr>
        <w:t>Tampilan informasi kuis</w:t>
      </w:r>
      <w:r w:rsidR="007C0B09">
        <w:rPr>
          <w:b w:val="0"/>
        </w:rPr>
        <w:tab/>
      </w:r>
      <w:r w:rsidR="007C0B09">
        <w:rPr>
          <w:b w:val="0"/>
        </w:rPr>
        <w:tab/>
      </w:r>
      <w:r w:rsidR="007C0B09">
        <w:rPr>
          <w:b w:val="0"/>
        </w:rPr>
        <w:tab/>
      </w:r>
      <w:r w:rsidR="00384504">
        <w:rPr>
          <w:b w:val="0"/>
        </w:rPr>
        <w:t>b. Tampilan k</w:t>
      </w:r>
      <w:r>
        <w:rPr>
          <w:b w:val="0"/>
        </w:rPr>
        <w:t>uis</w:t>
      </w:r>
    </w:p>
    <w:p w:rsidR="0007252C" w:rsidRPr="00384AC3" w:rsidRDefault="002D2B76" w:rsidP="000E2D38">
      <w:pPr>
        <w:pStyle w:val="Subjudul"/>
        <w:numPr>
          <w:ilvl w:val="0"/>
          <w:numId w:val="0"/>
        </w:numPr>
        <w:ind w:left="709"/>
        <w:jc w:val="center"/>
        <w:rPr>
          <w:b w:val="0"/>
        </w:rPr>
      </w:pPr>
      <w:r>
        <w:rPr>
          <w:b w:val="0"/>
        </w:rPr>
        <w:t>Gambar 13. Halaman menu kuis</w:t>
      </w:r>
    </w:p>
    <w:p w:rsidR="0007252C" w:rsidRDefault="0007252C" w:rsidP="00D42841">
      <w:pPr>
        <w:pStyle w:val="Subjudul"/>
        <w:numPr>
          <w:ilvl w:val="0"/>
          <w:numId w:val="7"/>
        </w:numPr>
        <w:ind w:left="851" w:hanging="567"/>
      </w:pPr>
      <w:r>
        <w:t>Halaman tentang</w:t>
      </w:r>
    </w:p>
    <w:p w:rsidR="008F35D2" w:rsidRPr="00300B58" w:rsidRDefault="00300B58" w:rsidP="00E916E9">
      <w:pPr>
        <w:ind w:left="284"/>
        <w:rPr>
          <w:b/>
        </w:rPr>
      </w:pPr>
      <w:r>
        <w:t xml:space="preserve">Tampilan halaman </w:t>
      </w:r>
      <w:r w:rsidR="00086B3D">
        <w:t>tentang</w:t>
      </w:r>
      <w:r>
        <w:t xml:space="preserve"> bisa dilihat pada gambar 14. Pada halaman ini berisi informasi</w:t>
      </w:r>
      <w:r w:rsidR="0047297F">
        <w:t xml:space="preserve"> tentang</w:t>
      </w:r>
      <w:r>
        <w:t xml:space="preserve"> pembuat </w:t>
      </w:r>
      <w:r>
        <w:rPr>
          <w:i/>
        </w:rPr>
        <w:t>game</w:t>
      </w:r>
      <w:r w:rsidR="00A908FC">
        <w:rPr>
          <w:i/>
        </w:rPr>
        <w:t xml:space="preserve">, </w:t>
      </w:r>
      <w:r w:rsidR="0047297F">
        <w:t xml:space="preserve">alasan pembuatan </w:t>
      </w:r>
      <w:r w:rsidR="0047297F" w:rsidRPr="008D66A3">
        <w:rPr>
          <w:i/>
        </w:rPr>
        <w:t>game</w:t>
      </w:r>
      <w:r w:rsidR="00A908FC">
        <w:rPr>
          <w:i/>
        </w:rPr>
        <w:t xml:space="preserve"> </w:t>
      </w:r>
      <w:r w:rsidR="00A908FC">
        <w:t>dan beberapa sumber gambar</w:t>
      </w:r>
      <w:r w:rsidR="00D8469D">
        <w:t>, serta animasi</w:t>
      </w:r>
      <w:r w:rsidR="00A908FC">
        <w:t xml:space="preserve"> yang menjadi pendukung dalam pembuatan </w:t>
      </w:r>
      <w:r w:rsidR="00A908FC">
        <w:rPr>
          <w:i/>
        </w:rPr>
        <w:t>game</w:t>
      </w:r>
      <w:r w:rsidR="004C4E36">
        <w:t xml:space="preserve">. </w:t>
      </w:r>
      <w:r>
        <w:t>pengguna bisa men-</w:t>
      </w:r>
      <w:r>
        <w:rPr>
          <w:i/>
        </w:rPr>
        <w:t xml:space="preserve">scroll </w:t>
      </w:r>
      <w:r w:rsidR="0098070E">
        <w:t xml:space="preserve"> tampilan u</w:t>
      </w:r>
      <w:r>
        <w:t>ntuk melihat informasi secara lengkap.</w:t>
      </w:r>
    </w:p>
    <w:p w:rsidR="007D6321" w:rsidRDefault="008F35D2" w:rsidP="008F35D2">
      <w:pPr>
        <w:pStyle w:val="Subjudul"/>
        <w:numPr>
          <w:ilvl w:val="0"/>
          <w:numId w:val="0"/>
        </w:numPr>
        <w:ind w:left="709" w:firstLine="425"/>
        <w:jc w:val="center"/>
        <w:rPr>
          <w:b w:val="0"/>
        </w:rPr>
      </w:pPr>
      <w:r>
        <w:rPr>
          <w:b w:val="0"/>
        </w:rPr>
        <w:drawing>
          <wp:inline distT="0" distB="0" distL="0" distR="0" wp14:anchorId="28F471BE" wp14:editId="44BC6149">
            <wp:extent cx="2559841" cy="1440000"/>
            <wp:effectExtent l="0" t="0" r="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ntang.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59841" cy="1440000"/>
                    </a:xfrm>
                    <a:prstGeom prst="rect">
                      <a:avLst/>
                    </a:prstGeom>
                  </pic:spPr>
                </pic:pic>
              </a:graphicData>
            </a:graphic>
          </wp:inline>
        </w:drawing>
      </w:r>
    </w:p>
    <w:p w:rsidR="008E23EB" w:rsidRDefault="00783EE7" w:rsidP="00513B1D">
      <w:pPr>
        <w:pStyle w:val="Subjudul"/>
        <w:numPr>
          <w:ilvl w:val="0"/>
          <w:numId w:val="0"/>
        </w:numPr>
        <w:ind w:left="709" w:firstLine="425"/>
        <w:jc w:val="center"/>
        <w:rPr>
          <w:b w:val="0"/>
        </w:rPr>
      </w:pPr>
      <w:r>
        <w:rPr>
          <w:b w:val="0"/>
        </w:rPr>
        <w:t xml:space="preserve">Gambar 14. Halaman </w:t>
      </w:r>
      <w:r w:rsidR="00ED2992">
        <w:rPr>
          <w:b w:val="0"/>
        </w:rPr>
        <w:t>tentang</w:t>
      </w:r>
    </w:p>
    <w:p w:rsidR="00837E9C" w:rsidRDefault="00837E9C" w:rsidP="00513B1D">
      <w:pPr>
        <w:pStyle w:val="Subjudul"/>
        <w:numPr>
          <w:ilvl w:val="0"/>
          <w:numId w:val="0"/>
        </w:numPr>
        <w:ind w:left="709" w:firstLine="425"/>
        <w:jc w:val="center"/>
        <w:rPr>
          <w:b w:val="0"/>
        </w:rPr>
      </w:pPr>
    </w:p>
    <w:p w:rsidR="00837E9C" w:rsidRPr="007D6321" w:rsidRDefault="00837E9C" w:rsidP="00513B1D">
      <w:pPr>
        <w:pStyle w:val="Subjudul"/>
        <w:numPr>
          <w:ilvl w:val="0"/>
          <w:numId w:val="0"/>
        </w:numPr>
        <w:ind w:left="709" w:firstLine="425"/>
        <w:jc w:val="center"/>
        <w:rPr>
          <w:b w:val="0"/>
        </w:rPr>
      </w:pPr>
    </w:p>
    <w:p w:rsidR="0041026E" w:rsidRDefault="0041026E" w:rsidP="005D6EE1">
      <w:pPr>
        <w:pStyle w:val="Subjudul"/>
        <w:numPr>
          <w:ilvl w:val="0"/>
          <w:numId w:val="14"/>
        </w:numPr>
        <w:ind w:hanging="436"/>
      </w:pPr>
      <w:r>
        <w:t>Pengujian</w:t>
      </w:r>
    </w:p>
    <w:p w:rsidR="00513B1D" w:rsidRPr="00513B1D" w:rsidRDefault="00513B1D" w:rsidP="00837E9C">
      <w:pPr>
        <w:pStyle w:val="Subjudul"/>
        <w:numPr>
          <w:ilvl w:val="0"/>
          <w:numId w:val="0"/>
        </w:numPr>
        <w:ind w:left="284" w:firstLine="436"/>
        <w:rPr>
          <w:b w:val="0"/>
        </w:rPr>
      </w:pPr>
      <w:r>
        <w:rPr>
          <w:b w:val="0"/>
        </w:rPr>
        <w:t xml:space="preserve">Pengujian </w:t>
      </w:r>
      <w:r>
        <w:rPr>
          <w:b w:val="0"/>
          <w:i/>
        </w:rPr>
        <w:t xml:space="preserve">game </w:t>
      </w:r>
      <w:r>
        <w:rPr>
          <w:b w:val="0"/>
        </w:rPr>
        <w:t xml:space="preserve">edukasi </w:t>
      </w:r>
      <w:r w:rsidR="00C22353">
        <w:rPr>
          <w:b w:val="0"/>
        </w:rPr>
        <w:t>pengenalan</w:t>
      </w:r>
      <w:r>
        <w:rPr>
          <w:b w:val="0"/>
        </w:rPr>
        <w:t xml:space="preserve"> iklim dan cuaca dilakukan di SDN 02 Gonilan. Pengujian dilakukan kepada siswa kelas III dan wali kelas dengan menggunakan metode </w:t>
      </w:r>
      <w:r>
        <w:rPr>
          <w:b w:val="0"/>
          <w:i/>
        </w:rPr>
        <w:t xml:space="preserve">blackbox </w:t>
      </w:r>
      <w:r>
        <w:rPr>
          <w:b w:val="0"/>
        </w:rPr>
        <w:t>dan kuesioner.</w:t>
      </w:r>
    </w:p>
    <w:p w:rsidR="0098308F" w:rsidRDefault="0098308F" w:rsidP="005D6EE1">
      <w:pPr>
        <w:pStyle w:val="Subjudul"/>
        <w:numPr>
          <w:ilvl w:val="0"/>
          <w:numId w:val="15"/>
        </w:numPr>
        <w:ind w:left="851" w:hanging="567"/>
      </w:pPr>
      <w:r>
        <w:t xml:space="preserve">Pengujian </w:t>
      </w:r>
      <w:r w:rsidR="00827EE0">
        <w:rPr>
          <w:i/>
        </w:rPr>
        <w:t>b</w:t>
      </w:r>
      <w:r w:rsidRPr="0098308F">
        <w:rPr>
          <w:i/>
        </w:rPr>
        <w:t>lackbox</w:t>
      </w:r>
    </w:p>
    <w:p w:rsidR="00C91343" w:rsidRDefault="006A4C0B" w:rsidP="00D1105F">
      <w:pPr>
        <w:ind w:left="284"/>
        <w:rPr>
          <w:b/>
        </w:rPr>
      </w:pPr>
      <w:r w:rsidRPr="006A4C0B">
        <w:t xml:space="preserve">Pengujian blackbox bertujuan untuk </w:t>
      </w:r>
      <w:r w:rsidR="00B518FA">
        <w:t xml:space="preserve">menguji fungsi dari fitur </w:t>
      </w:r>
      <w:r w:rsidRPr="006A4C0B">
        <w:t xml:space="preserve">yang ada dalam </w:t>
      </w:r>
      <w:r w:rsidR="009C09D8" w:rsidRPr="009C09D8">
        <w:rPr>
          <w:i/>
        </w:rPr>
        <w:t>game</w:t>
      </w:r>
      <w:r w:rsidRPr="006A4C0B">
        <w:t xml:space="preserve">, apakah sudah </w:t>
      </w:r>
      <w:r w:rsidR="00C54710">
        <w:t>berjalan</w:t>
      </w:r>
      <w:r w:rsidRPr="006A4C0B">
        <w:t xml:space="preserve"> de</w:t>
      </w:r>
      <w:r w:rsidR="00D01986">
        <w:t xml:space="preserve">ngan baik </w:t>
      </w:r>
      <w:r w:rsidR="00511A35">
        <w:t>atau belum. U</w:t>
      </w:r>
      <w:r w:rsidRPr="006A4C0B">
        <w:t>ntuk hasil pengujian dapat dilihat pada Tabel 2</w:t>
      </w:r>
      <w:r w:rsidR="001337A1">
        <w:t>.</w:t>
      </w:r>
    </w:p>
    <w:p w:rsidR="00A13E60" w:rsidRDefault="004D0DB9" w:rsidP="00A13E60">
      <w:pPr>
        <w:pStyle w:val="Subjudul"/>
        <w:numPr>
          <w:ilvl w:val="0"/>
          <w:numId w:val="0"/>
        </w:numPr>
        <w:ind w:left="284" w:hanging="284"/>
        <w:jc w:val="center"/>
        <w:rPr>
          <w:b w:val="0"/>
        </w:rPr>
      </w:pPr>
      <w:r>
        <w:rPr>
          <w:b w:val="0"/>
        </w:rPr>
        <w:lastRenderedPageBreak/>
        <w:t xml:space="preserve">Tabel 2. Hasil pengujian </w:t>
      </w:r>
      <w:r w:rsidRPr="004D0DB9">
        <w:rPr>
          <w:b w:val="0"/>
          <w:i/>
        </w:rPr>
        <w:t>blackbox</w:t>
      </w:r>
    </w:p>
    <w:tbl>
      <w:tblPr>
        <w:tblStyle w:val="TableGrid"/>
        <w:tblW w:w="5000" w:type="pct"/>
        <w:tblInd w:w="392"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523"/>
        <w:gridCol w:w="1420"/>
        <w:gridCol w:w="1558"/>
        <w:gridCol w:w="3311"/>
        <w:gridCol w:w="1431"/>
      </w:tblGrid>
      <w:tr w:rsidR="00EE2105" w:rsidTr="00DE60AC">
        <w:trPr>
          <w:trHeight w:val="510"/>
        </w:trPr>
        <w:tc>
          <w:tcPr>
            <w:tcW w:w="824"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Pr>
                <w:sz w:val="22"/>
                <w:szCs w:val="22"/>
              </w:rPr>
              <w:t>Bagian yang</w:t>
            </w:r>
            <w:r w:rsidRPr="008A5F51">
              <w:rPr>
                <w:sz w:val="22"/>
                <w:szCs w:val="22"/>
              </w:rPr>
              <w:t xml:space="preserve"> diuji</w:t>
            </w:r>
          </w:p>
        </w:tc>
        <w:tc>
          <w:tcPr>
            <w:tcW w:w="768"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sidRPr="008A5F51">
              <w:rPr>
                <w:sz w:val="22"/>
                <w:szCs w:val="22"/>
              </w:rPr>
              <w:t>Pengujian</w:t>
            </w:r>
          </w:p>
        </w:tc>
        <w:tc>
          <w:tcPr>
            <w:tcW w:w="843"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sidRPr="008A5F51">
              <w:rPr>
                <w:sz w:val="22"/>
                <w:szCs w:val="22"/>
              </w:rPr>
              <w:t>Input</w:t>
            </w:r>
          </w:p>
        </w:tc>
        <w:tc>
          <w:tcPr>
            <w:tcW w:w="1791"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sidRPr="008A5F51">
              <w:rPr>
                <w:sz w:val="22"/>
                <w:szCs w:val="22"/>
              </w:rPr>
              <w:t>Output</w:t>
            </w:r>
          </w:p>
        </w:tc>
        <w:tc>
          <w:tcPr>
            <w:tcW w:w="774"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sidRPr="008A5F51">
              <w:rPr>
                <w:sz w:val="22"/>
                <w:szCs w:val="22"/>
              </w:rPr>
              <w:t>Keterangan</w:t>
            </w:r>
          </w:p>
        </w:tc>
      </w:tr>
      <w:tr w:rsidR="00F20290" w:rsidTr="00DE60AC">
        <w:trPr>
          <w:trHeight w:val="510"/>
        </w:trPr>
        <w:tc>
          <w:tcPr>
            <w:tcW w:w="824" w:type="pct"/>
            <w:vMerge w:val="restart"/>
            <w:tcBorders>
              <w:top w:val="single" w:sz="12" w:space="0" w:color="auto"/>
            </w:tcBorders>
            <w:vAlign w:val="center"/>
          </w:tcPr>
          <w:p w:rsidR="00F20290" w:rsidRPr="008A5F51" w:rsidRDefault="00F20290" w:rsidP="006D3CC0">
            <w:pPr>
              <w:pStyle w:val="Subjudul"/>
              <w:numPr>
                <w:ilvl w:val="0"/>
                <w:numId w:val="0"/>
              </w:numPr>
              <w:spacing w:after="0"/>
              <w:rPr>
                <w:b w:val="0"/>
                <w:sz w:val="22"/>
                <w:szCs w:val="22"/>
              </w:rPr>
            </w:pPr>
            <w:r w:rsidRPr="008A5F51">
              <w:rPr>
                <w:b w:val="0"/>
                <w:sz w:val="22"/>
                <w:szCs w:val="22"/>
              </w:rPr>
              <w:t>Menu utama</w:t>
            </w:r>
          </w:p>
        </w:tc>
        <w:tc>
          <w:tcPr>
            <w:tcW w:w="768" w:type="pct"/>
            <w:tcBorders>
              <w:top w:val="single" w:sz="12" w:space="0" w:color="auto"/>
            </w:tcBorders>
            <w:vAlign w:val="center"/>
          </w:tcPr>
          <w:p w:rsidR="00F20290" w:rsidRPr="008A5F51" w:rsidRDefault="00F20290" w:rsidP="006D3CC0">
            <w:pPr>
              <w:pStyle w:val="Subjudul"/>
              <w:numPr>
                <w:ilvl w:val="0"/>
                <w:numId w:val="0"/>
              </w:numPr>
              <w:spacing w:after="0"/>
              <w:rPr>
                <w:b w:val="0"/>
                <w:sz w:val="22"/>
                <w:szCs w:val="22"/>
              </w:rPr>
            </w:pPr>
            <w:r>
              <w:rPr>
                <w:b w:val="0"/>
                <w:sz w:val="22"/>
                <w:szCs w:val="22"/>
              </w:rPr>
              <w:t>Me</w:t>
            </w:r>
            <w:r w:rsidRPr="008A5F51">
              <w:rPr>
                <w:b w:val="0"/>
                <w:sz w:val="22"/>
                <w:szCs w:val="22"/>
              </w:rPr>
              <w:t>nu main</w:t>
            </w:r>
          </w:p>
        </w:tc>
        <w:tc>
          <w:tcPr>
            <w:tcW w:w="843" w:type="pct"/>
            <w:tcBorders>
              <w:top w:val="single" w:sz="12" w:space="0" w:color="auto"/>
            </w:tcBorders>
            <w:vAlign w:val="center"/>
          </w:tcPr>
          <w:p w:rsidR="00F20290" w:rsidRPr="008A5F51" w:rsidRDefault="00F20290" w:rsidP="004F1414">
            <w:pPr>
              <w:pStyle w:val="Subjudul"/>
              <w:numPr>
                <w:ilvl w:val="0"/>
                <w:numId w:val="0"/>
              </w:numPr>
              <w:spacing w:after="0"/>
              <w:rPr>
                <w:b w:val="0"/>
                <w:sz w:val="22"/>
                <w:szCs w:val="22"/>
              </w:rPr>
            </w:pPr>
            <w:r w:rsidRPr="008A5F51">
              <w:rPr>
                <w:b w:val="0"/>
                <w:sz w:val="22"/>
                <w:szCs w:val="22"/>
              </w:rPr>
              <w:t>Pilih tombol main</w:t>
            </w:r>
            <w:r>
              <w:rPr>
                <w:b w:val="0"/>
                <w:sz w:val="22"/>
                <w:szCs w:val="22"/>
              </w:rPr>
              <w:t>.</w:t>
            </w:r>
          </w:p>
        </w:tc>
        <w:tc>
          <w:tcPr>
            <w:tcW w:w="1791" w:type="pct"/>
            <w:tcBorders>
              <w:top w:val="single" w:sz="12" w:space="0" w:color="auto"/>
            </w:tcBorders>
            <w:vAlign w:val="center"/>
          </w:tcPr>
          <w:p w:rsidR="00F20290" w:rsidRPr="008A5F51" w:rsidRDefault="00F20290" w:rsidP="006D3CC0">
            <w:pPr>
              <w:pStyle w:val="Subjudul"/>
              <w:numPr>
                <w:ilvl w:val="0"/>
                <w:numId w:val="0"/>
              </w:numPr>
              <w:spacing w:after="0"/>
              <w:rPr>
                <w:b w:val="0"/>
                <w:sz w:val="22"/>
                <w:szCs w:val="22"/>
              </w:rPr>
            </w:pPr>
            <w:r w:rsidRPr="008A5F51">
              <w:rPr>
                <w:b w:val="0"/>
                <w:sz w:val="22"/>
                <w:szCs w:val="22"/>
              </w:rPr>
              <w:t>Pilihan tombol</w:t>
            </w:r>
            <w:r>
              <w:rPr>
                <w:b w:val="0"/>
                <w:sz w:val="22"/>
                <w:szCs w:val="22"/>
              </w:rPr>
              <w:t xml:space="preserve"> </w:t>
            </w:r>
            <w:r w:rsidRPr="009C09D8">
              <w:rPr>
                <w:b w:val="0"/>
                <w:i/>
                <w:sz w:val="22"/>
                <w:szCs w:val="22"/>
              </w:rPr>
              <w:t>game</w:t>
            </w:r>
            <w:r w:rsidRPr="008A5F51">
              <w:rPr>
                <w:b w:val="0"/>
                <w:sz w:val="22"/>
                <w:szCs w:val="22"/>
              </w:rPr>
              <w:t xml:space="preserve"> tebak gambar </w:t>
            </w:r>
            <w:r>
              <w:rPr>
                <w:b w:val="0"/>
                <w:sz w:val="22"/>
                <w:szCs w:val="22"/>
              </w:rPr>
              <w:t>dan</w:t>
            </w:r>
            <w:r w:rsidRPr="008A5F51">
              <w:rPr>
                <w:b w:val="0"/>
                <w:sz w:val="22"/>
                <w:szCs w:val="22"/>
              </w:rPr>
              <w:t xml:space="preserve"> </w:t>
            </w:r>
            <w:r w:rsidR="001C763D" w:rsidRPr="001C763D">
              <w:rPr>
                <w:b w:val="0"/>
                <w:i/>
                <w:sz w:val="22"/>
                <w:szCs w:val="22"/>
              </w:rPr>
              <w:t>puzzle</w:t>
            </w:r>
            <w:r w:rsidRPr="008A5F51">
              <w:rPr>
                <w:b w:val="0"/>
                <w:sz w:val="22"/>
                <w:szCs w:val="22"/>
              </w:rPr>
              <w:t>.</w:t>
            </w:r>
          </w:p>
        </w:tc>
        <w:tc>
          <w:tcPr>
            <w:tcW w:w="774" w:type="pct"/>
            <w:tcBorders>
              <w:top w:val="single" w:sz="12" w:space="0" w:color="auto"/>
            </w:tcBorders>
            <w:vAlign w:val="center"/>
          </w:tcPr>
          <w:p w:rsidR="00F20290" w:rsidRPr="008A5F51"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6D3CC0">
            <w:pPr>
              <w:pStyle w:val="Subjudul"/>
              <w:numPr>
                <w:ilvl w:val="0"/>
                <w:numId w:val="0"/>
              </w:numPr>
              <w:spacing w:after="0"/>
              <w:rPr>
                <w:b w:val="0"/>
                <w:sz w:val="22"/>
                <w:szCs w:val="22"/>
              </w:rPr>
            </w:pPr>
          </w:p>
        </w:tc>
        <w:tc>
          <w:tcPr>
            <w:tcW w:w="768" w:type="pct"/>
            <w:vAlign w:val="center"/>
          </w:tcPr>
          <w:p w:rsidR="00F20290" w:rsidRPr="008A5F51" w:rsidRDefault="00F20290" w:rsidP="006D3CC0">
            <w:pPr>
              <w:pStyle w:val="Subjudul"/>
              <w:numPr>
                <w:ilvl w:val="0"/>
                <w:numId w:val="0"/>
              </w:numPr>
              <w:spacing w:after="0"/>
              <w:rPr>
                <w:b w:val="0"/>
                <w:sz w:val="22"/>
                <w:szCs w:val="22"/>
              </w:rPr>
            </w:pPr>
            <w:r>
              <w:rPr>
                <w:b w:val="0"/>
                <w:sz w:val="22"/>
                <w:szCs w:val="22"/>
              </w:rPr>
              <w:t>Menu materi</w:t>
            </w:r>
          </w:p>
        </w:tc>
        <w:tc>
          <w:tcPr>
            <w:tcW w:w="843" w:type="pct"/>
            <w:vAlign w:val="center"/>
          </w:tcPr>
          <w:p w:rsidR="00F20290" w:rsidRPr="008A5F51" w:rsidRDefault="00F20290" w:rsidP="004F1414">
            <w:pPr>
              <w:pStyle w:val="Subjudul"/>
              <w:numPr>
                <w:ilvl w:val="0"/>
                <w:numId w:val="0"/>
              </w:numPr>
              <w:spacing w:after="0"/>
              <w:rPr>
                <w:b w:val="0"/>
                <w:sz w:val="22"/>
                <w:szCs w:val="22"/>
              </w:rPr>
            </w:pPr>
            <w:r>
              <w:rPr>
                <w:b w:val="0"/>
                <w:sz w:val="22"/>
                <w:szCs w:val="22"/>
              </w:rPr>
              <w:t>Pilih tombol materi.</w:t>
            </w:r>
          </w:p>
        </w:tc>
        <w:tc>
          <w:tcPr>
            <w:tcW w:w="1791" w:type="pct"/>
            <w:vAlign w:val="center"/>
          </w:tcPr>
          <w:p w:rsidR="00F20290" w:rsidRPr="008A5F51" w:rsidRDefault="00F20290" w:rsidP="006D3CC0">
            <w:pPr>
              <w:pStyle w:val="Subjudul"/>
              <w:numPr>
                <w:ilvl w:val="0"/>
                <w:numId w:val="0"/>
              </w:numPr>
              <w:spacing w:after="0"/>
              <w:rPr>
                <w:b w:val="0"/>
                <w:sz w:val="22"/>
                <w:szCs w:val="22"/>
              </w:rPr>
            </w:pPr>
            <w:r w:rsidRPr="008A5F51">
              <w:rPr>
                <w:b w:val="0"/>
                <w:sz w:val="22"/>
                <w:szCs w:val="22"/>
              </w:rPr>
              <w:t>Pilihan tombol</w:t>
            </w:r>
            <w:r>
              <w:rPr>
                <w:b w:val="0"/>
                <w:sz w:val="22"/>
                <w:szCs w:val="22"/>
              </w:rPr>
              <w:t xml:space="preserve"> materi cuaca dan materi iklim.</w:t>
            </w:r>
          </w:p>
        </w:tc>
        <w:tc>
          <w:tcPr>
            <w:tcW w:w="774" w:type="pct"/>
            <w:vAlign w:val="center"/>
          </w:tcPr>
          <w:p w:rsidR="00F20290" w:rsidRPr="008A5F51"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Menu kuis</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kuis.</w:t>
            </w:r>
          </w:p>
        </w:tc>
        <w:tc>
          <w:tcPr>
            <w:tcW w:w="1791" w:type="pct"/>
            <w:vAlign w:val="center"/>
          </w:tcPr>
          <w:p w:rsidR="00F20290" w:rsidRPr="008A5F51" w:rsidRDefault="00F20290" w:rsidP="006D3CC0">
            <w:pPr>
              <w:pStyle w:val="Subjudul"/>
              <w:numPr>
                <w:ilvl w:val="0"/>
                <w:numId w:val="0"/>
              </w:numPr>
              <w:spacing w:after="0"/>
              <w:rPr>
                <w:b w:val="0"/>
                <w:sz w:val="22"/>
                <w:szCs w:val="22"/>
              </w:rPr>
            </w:pPr>
            <w:r>
              <w:rPr>
                <w:b w:val="0"/>
                <w:sz w:val="22"/>
                <w:szCs w:val="22"/>
              </w:rPr>
              <w:t>Menampilkan menu kuis.</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Menu tentang</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tentang.</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mpilkan menu tentang.</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Menu pengaturan</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pengaturan.</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mpilkan menu pengaturan.</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reset</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reset</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reset level game</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audio</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audio</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matikan atau menghidupkan musik</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keluar</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keluar.</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Menampilkan pilihan keluar dari </w:t>
            </w:r>
            <w:r w:rsidRPr="009C09D8">
              <w:rPr>
                <w:b w:val="0"/>
                <w:i/>
                <w:sz w:val="22"/>
                <w:szCs w:val="22"/>
              </w:rPr>
              <w:t>game</w:t>
            </w:r>
            <w:r>
              <w:rPr>
                <w:b w:val="0"/>
                <w:sz w:val="22"/>
                <w:szCs w:val="22"/>
              </w:rPr>
              <w:t>.</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restart"/>
            <w:vAlign w:val="center"/>
          </w:tcPr>
          <w:p w:rsidR="00F20290" w:rsidRPr="008A5F51" w:rsidRDefault="00F20290" w:rsidP="006D3CC0">
            <w:pPr>
              <w:pStyle w:val="Subjudul"/>
              <w:numPr>
                <w:ilvl w:val="0"/>
                <w:numId w:val="0"/>
              </w:numPr>
              <w:spacing w:after="0"/>
              <w:rPr>
                <w:b w:val="0"/>
                <w:sz w:val="22"/>
                <w:szCs w:val="22"/>
              </w:rPr>
            </w:pPr>
            <w:r>
              <w:rPr>
                <w:b w:val="0"/>
                <w:sz w:val="22"/>
                <w:szCs w:val="22"/>
              </w:rPr>
              <w:t>Menu main</w:t>
            </w: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Menu tebak gambar</w:t>
            </w:r>
          </w:p>
        </w:tc>
        <w:tc>
          <w:tcPr>
            <w:tcW w:w="843" w:type="pct"/>
            <w:vAlign w:val="center"/>
          </w:tcPr>
          <w:p w:rsidR="00F20290" w:rsidRPr="000D3ADD" w:rsidRDefault="00F20290" w:rsidP="00A408ED">
            <w:pPr>
              <w:spacing w:after="0"/>
              <w:ind w:firstLine="0"/>
              <w:jc w:val="left"/>
            </w:pPr>
            <w:r w:rsidRPr="000D3ADD">
              <w:rPr>
                <w:sz w:val="22"/>
                <w:szCs w:val="22"/>
              </w:rPr>
              <w:t xml:space="preserve">Pilih tombol </w:t>
            </w:r>
            <w:r>
              <w:rPr>
                <w:sz w:val="22"/>
                <w:szCs w:val="22"/>
              </w:rPr>
              <w:t>tebak gambar</w:t>
            </w:r>
            <w:r w:rsidRPr="000D3ADD">
              <w:rPr>
                <w:sz w:val="22"/>
                <w:szCs w:val="22"/>
              </w:rPr>
              <w:t>.</w:t>
            </w:r>
          </w:p>
        </w:tc>
        <w:tc>
          <w:tcPr>
            <w:tcW w:w="1791" w:type="pct"/>
            <w:vAlign w:val="center"/>
          </w:tcPr>
          <w:p w:rsidR="00F20290" w:rsidRPr="00043216" w:rsidRDefault="00F20290" w:rsidP="006D3CC0">
            <w:pPr>
              <w:pStyle w:val="Subjudul"/>
              <w:numPr>
                <w:ilvl w:val="0"/>
                <w:numId w:val="0"/>
              </w:numPr>
              <w:spacing w:after="0"/>
              <w:rPr>
                <w:b w:val="0"/>
                <w:sz w:val="22"/>
                <w:szCs w:val="22"/>
              </w:rPr>
            </w:pPr>
            <w:r>
              <w:rPr>
                <w:b w:val="0"/>
                <w:sz w:val="22"/>
                <w:szCs w:val="22"/>
              </w:rPr>
              <w:t xml:space="preserve">Menampilkan level </w:t>
            </w:r>
            <w:r w:rsidRPr="009C09D8">
              <w:rPr>
                <w:b w:val="0"/>
                <w:i/>
                <w:sz w:val="22"/>
                <w:szCs w:val="22"/>
              </w:rPr>
              <w:t>game</w:t>
            </w:r>
            <w:r>
              <w:rPr>
                <w:b w:val="0"/>
                <w:i/>
                <w:sz w:val="22"/>
                <w:szCs w:val="22"/>
              </w:rPr>
              <w:t xml:space="preserve"> </w:t>
            </w:r>
            <w:r>
              <w:rPr>
                <w:b w:val="0"/>
                <w:sz w:val="22"/>
                <w:szCs w:val="22"/>
              </w:rPr>
              <w:t>tebak gambar.</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Level tebak gambar</w:t>
            </w:r>
          </w:p>
        </w:tc>
        <w:tc>
          <w:tcPr>
            <w:tcW w:w="843" w:type="pct"/>
            <w:vAlign w:val="center"/>
          </w:tcPr>
          <w:p w:rsidR="00F20290" w:rsidRPr="000D3ADD" w:rsidRDefault="00F20290" w:rsidP="00A408ED">
            <w:pPr>
              <w:spacing w:after="0"/>
              <w:ind w:firstLine="0"/>
              <w:jc w:val="left"/>
            </w:pPr>
            <w:r>
              <w:t>Pilih tombol level</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Menampilkan </w:t>
            </w:r>
            <w:r w:rsidRPr="009C09D8">
              <w:rPr>
                <w:b w:val="0"/>
                <w:i/>
                <w:sz w:val="22"/>
                <w:szCs w:val="22"/>
              </w:rPr>
              <w:t>game</w:t>
            </w:r>
            <w:r>
              <w:rPr>
                <w:b w:val="0"/>
                <w:i/>
                <w:sz w:val="22"/>
                <w:szCs w:val="22"/>
              </w:rPr>
              <w:t xml:space="preserve"> </w:t>
            </w:r>
            <w:r>
              <w:rPr>
                <w:b w:val="0"/>
                <w:sz w:val="22"/>
                <w:szCs w:val="22"/>
              </w:rPr>
              <w:t>tebak gambar.</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Menu </w:t>
            </w:r>
            <w:r w:rsidR="001C763D" w:rsidRPr="001C763D">
              <w:rPr>
                <w:b w:val="0"/>
                <w:i/>
                <w:sz w:val="22"/>
                <w:szCs w:val="22"/>
              </w:rPr>
              <w:t>puzzle</w:t>
            </w:r>
          </w:p>
        </w:tc>
        <w:tc>
          <w:tcPr>
            <w:tcW w:w="843" w:type="pct"/>
            <w:vAlign w:val="center"/>
          </w:tcPr>
          <w:p w:rsidR="00F20290" w:rsidRPr="000D3ADD" w:rsidRDefault="00F20290" w:rsidP="00A408ED">
            <w:pPr>
              <w:spacing w:after="0"/>
              <w:ind w:firstLine="0"/>
              <w:jc w:val="left"/>
            </w:pPr>
            <w:r w:rsidRPr="000D3ADD">
              <w:rPr>
                <w:sz w:val="22"/>
                <w:szCs w:val="22"/>
              </w:rPr>
              <w:t xml:space="preserve">Pilih tombol </w:t>
            </w:r>
            <w:r w:rsidR="001C763D" w:rsidRPr="001C763D">
              <w:rPr>
                <w:i/>
                <w:sz w:val="22"/>
                <w:szCs w:val="22"/>
              </w:rPr>
              <w:t>puzzle</w:t>
            </w:r>
            <w:r w:rsidRPr="000D3ADD">
              <w:rPr>
                <w:sz w:val="22"/>
                <w:szCs w:val="22"/>
              </w:rPr>
              <w:t>.</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mpilkan menu jenis iklim.</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Menu jenis musim</w:t>
            </w:r>
          </w:p>
        </w:tc>
        <w:tc>
          <w:tcPr>
            <w:tcW w:w="843" w:type="pct"/>
            <w:vAlign w:val="center"/>
          </w:tcPr>
          <w:p w:rsidR="00F20290" w:rsidRPr="000D3ADD" w:rsidRDefault="00F20290" w:rsidP="00A408ED">
            <w:pPr>
              <w:spacing w:after="0"/>
              <w:ind w:firstLine="0"/>
              <w:jc w:val="left"/>
            </w:pPr>
            <w:r>
              <w:t>Pilih jenis musim</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Menampilkan level </w:t>
            </w:r>
            <w:r w:rsidRPr="009C09D8">
              <w:rPr>
                <w:b w:val="0"/>
                <w:i/>
                <w:sz w:val="22"/>
                <w:szCs w:val="22"/>
              </w:rPr>
              <w:t>game</w:t>
            </w:r>
            <w:r>
              <w:rPr>
                <w:b w:val="0"/>
                <w:i/>
                <w:sz w:val="22"/>
                <w:szCs w:val="22"/>
              </w:rPr>
              <w:t xml:space="preserve"> </w:t>
            </w:r>
            <w:r w:rsidR="001C763D" w:rsidRPr="001C763D">
              <w:rPr>
                <w:b w:val="0"/>
                <w:i/>
                <w:sz w:val="22"/>
                <w:szCs w:val="22"/>
              </w:rPr>
              <w:t>puzzle</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Level </w:t>
            </w:r>
            <w:r w:rsidR="001C763D" w:rsidRPr="001C763D">
              <w:rPr>
                <w:b w:val="0"/>
                <w:i/>
                <w:sz w:val="22"/>
                <w:szCs w:val="22"/>
              </w:rPr>
              <w:t>puzzle</w:t>
            </w:r>
          </w:p>
        </w:tc>
        <w:tc>
          <w:tcPr>
            <w:tcW w:w="843" w:type="pct"/>
            <w:vAlign w:val="center"/>
          </w:tcPr>
          <w:p w:rsidR="00F20290" w:rsidRPr="000D3ADD" w:rsidRDefault="00F20290" w:rsidP="00A408ED">
            <w:pPr>
              <w:spacing w:after="0"/>
              <w:ind w:firstLine="0"/>
              <w:jc w:val="left"/>
            </w:pPr>
            <w:r>
              <w:t>Pilih tombol level</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Menampilkan </w:t>
            </w:r>
            <w:r w:rsidRPr="009C09D8">
              <w:rPr>
                <w:b w:val="0"/>
                <w:i/>
                <w:sz w:val="22"/>
                <w:szCs w:val="22"/>
              </w:rPr>
              <w:t>game</w:t>
            </w:r>
            <w:r>
              <w:rPr>
                <w:b w:val="0"/>
                <w:i/>
                <w:sz w:val="22"/>
                <w:szCs w:val="22"/>
              </w:rPr>
              <w:t xml:space="preserve"> </w:t>
            </w:r>
            <w:r>
              <w:rPr>
                <w:b w:val="0"/>
                <w:sz w:val="22"/>
                <w:szCs w:val="22"/>
              </w:rPr>
              <w:t xml:space="preserve">tebak </w:t>
            </w:r>
            <w:r w:rsidR="001C763D" w:rsidRPr="001C763D">
              <w:rPr>
                <w:b w:val="0"/>
                <w:i/>
                <w:sz w:val="22"/>
                <w:szCs w:val="22"/>
              </w:rPr>
              <w:t>puzzle</w:t>
            </w:r>
            <w:r>
              <w:rPr>
                <w:b w:val="0"/>
                <w:sz w:val="22"/>
                <w:szCs w:val="22"/>
              </w:rPr>
              <w:t>.</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kembali</w:t>
            </w:r>
          </w:p>
        </w:tc>
        <w:tc>
          <w:tcPr>
            <w:tcW w:w="843" w:type="pct"/>
            <w:vAlign w:val="center"/>
          </w:tcPr>
          <w:p w:rsidR="00F20290" w:rsidRDefault="00F20290" w:rsidP="00A408ED">
            <w:pPr>
              <w:spacing w:after="0"/>
              <w:ind w:firstLine="0"/>
              <w:jc w:val="left"/>
            </w:pPr>
            <w:r>
              <w:t>Pilih tombol kembali</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pilakan menu sebelumnya.</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restart"/>
            <w:vAlign w:val="center"/>
          </w:tcPr>
          <w:p w:rsidR="00F20290" w:rsidRDefault="00F20290" w:rsidP="006D3CC0">
            <w:pPr>
              <w:pStyle w:val="Subjudul"/>
              <w:numPr>
                <w:ilvl w:val="0"/>
                <w:numId w:val="0"/>
              </w:numPr>
              <w:spacing w:after="0"/>
              <w:rPr>
                <w:b w:val="0"/>
                <w:sz w:val="22"/>
                <w:szCs w:val="22"/>
              </w:rPr>
            </w:pPr>
            <w:r>
              <w:rPr>
                <w:b w:val="0"/>
                <w:sz w:val="22"/>
                <w:szCs w:val="22"/>
              </w:rPr>
              <w:t>Menu materi</w:t>
            </w: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Menu materi cuaca</w:t>
            </w:r>
          </w:p>
        </w:tc>
        <w:tc>
          <w:tcPr>
            <w:tcW w:w="843" w:type="pct"/>
            <w:vAlign w:val="center"/>
          </w:tcPr>
          <w:p w:rsidR="00F20290" w:rsidRPr="000D3ADD" w:rsidRDefault="00F20290" w:rsidP="00A408ED">
            <w:pPr>
              <w:spacing w:after="0"/>
              <w:ind w:firstLine="0"/>
              <w:jc w:val="left"/>
              <w:rPr>
                <w:sz w:val="22"/>
                <w:szCs w:val="22"/>
              </w:rPr>
            </w:pPr>
            <w:r w:rsidRPr="000D3ADD">
              <w:rPr>
                <w:sz w:val="22"/>
                <w:szCs w:val="22"/>
              </w:rPr>
              <w:t xml:space="preserve">Pilih tombol </w:t>
            </w:r>
            <w:r>
              <w:rPr>
                <w:sz w:val="22"/>
                <w:szCs w:val="22"/>
              </w:rPr>
              <w:t>materi cuaca</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mpilkan materi cuaca.</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Menu materi iklim</w:t>
            </w:r>
          </w:p>
        </w:tc>
        <w:tc>
          <w:tcPr>
            <w:tcW w:w="843" w:type="pct"/>
            <w:vAlign w:val="center"/>
          </w:tcPr>
          <w:p w:rsidR="00F20290" w:rsidRPr="000D3ADD" w:rsidRDefault="00F20290" w:rsidP="00A408ED">
            <w:pPr>
              <w:spacing w:after="0"/>
              <w:ind w:firstLine="0"/>
              <w:jc w:val="left"/>
              <w:rPr>
                <w:sz w:val="22"/>
                <w:szCs w:val="22"/>
              </w:rPr>
            </w:pPr>
            <w:r>
              <w:rPr>
                <w:sz w:val="22"/>
                <w:szCs w:val="22"/>
              </w:rPr>
              <w:t>Pilih tombol materi iklim</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mpilkan materi iklim.</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Tombol </w:t>
            </w:r>
            <w:r w:rsidRPr="006D021B">
              <w:rPr>
                <w:b w:val="0"/>
                <w:i/>
                <w:sz w:val="22"/>
                <w:szCs w:val="22"/>
              </w:rPr>
              <w:t>next</w:t>
            </w:r>
            <w:r>
              <w:rPr>
                <w:b w:val="0"/>
                <w:sz w:val="22"/>
                <w:szCs w:val="22"/>
              </w:rPr>
              <w:t xml:space="preserve"> dan </w:t>
            </w:r>
            <w:r w:rsidRPr="006D021B">
              <w:rPr>
                <w:b w:val="0"/>
                <w:i/>
                <w:sz w:val="22"/>
                <w:szCs w:val="22"/>
              </w:rPr>
              <w:t>back</w:t>
            </w:r>
          </w:p>
        </w:tc>
        <w:tc>
          <w:tcPr>
            <w:tcW w:w="843" w:type="pct"/>
            <w:vAlign w:val="center"/>
          </w:tcPr>
          <w:p w:rsidR="00F20290" w:rsidRDefault="00F20290" w:rsidP="00A408ED">
            <w:pPr>
              <w:spacing w:after="0"/>
              <w:ind w:firstLine="0"/>
              <w:jc w:val="left"/>
              <w:rPr>
                <w:sz w:val="22"/>
                <w:szCs w:val="22"/>
              </w:rPr>
            </w:pPr>
            <w:r>
              <w:rPr>
                <w:sz w:val="22"/>
                <w:szCs w:val="22"/>
              </w:rPr>
              <w:t xml:space="preserve">Pilih tombol </w:t>
            </w:r>
            <w:r w:rsidRPr="006D021B">
              <w:rPr>
                <w:i/>
                <w:sz w:val="22"/>
                <w:szCs w:val="22"/>
              </w:rPr>
              <w:t>next</w:t>
            </w:r>
            <w:r>
              <w:rPr>
                <w:sz w:val="22"/>
                <w:szCs w:val="22"/>
              </w:rPr>
              <w:t xml:space="preserve"> dan </w:t>
            </w:r>
            <w:r w:rsidRPr="006D021B">
              <w:rPr>
                <w:i/>
                <w:sz w:val="22"/>
                <w:szCs w:val="22"/>
              </w:rPr>
              <w:t>back</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mpilkan materi selanjutnya dan sebelumnya.</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kembali</w:t>
            </w:r>
          </w:p>
        </w:tc>
        <w:tc>
          <w:tcPr>
            <w:tcW w:w="843" w:type="pct"/>
            <w:vAlign w:val="center"/>
          </w:tcPr>
          <w:p w:rsidR="00F20290" w:rsidRDefault="00F20290" w:rsidP="00A408ED">
            <w:pPr>
              <w:spacing w:after="0"/>
              <w:ind w:firstLine="0"/>
              <w:jc w:val="left"/>
            </w:pPr>
            <w:r>
              <w:t>Pilih tombol kembali</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pilakan menu sebelumnya.</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restart"/>
            <w:vAlign w:val="center"/>
          </w:tcPr>
          <w:p w:rsidR="00F20290" w:rsidRDefault="00F20290" w:rsidP="006D3CC0">
            <w:pPr>
              <w:pStyle w:val="Subjudul"/>
              <w:numPr>
                <w:ilvl w:val="0"/>
                <w:numId w:val="0"/>
              </w:numPr>
              <w:spacing w:after="0"/>
              <w:rPr>
                <w:b w:val="0"/>
                <w:sz w:val="22"/>
                <w:szCs w:val="22"/>
              </w:rPr>
            </w:pPr>
            <w:r>
              <w:rPr>
                <w:b w:val="0"/>
                <w:sz w:val="22"/>
                <w:szCs w:val="22"/>
              </w:rPr>
              <w:t>Menu kuis</w:t>
            </w: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mulai</w:t>
            </w:r>
          </w:p>
        </w:tc>
        <w:tc>
          <w:tcPr>
            <w:tcW w:w="843" w:type="pct"/>
            <w:vAlign w:val="center"/>
          </w:tcPr>
          <w:p w:rsidR="00F20290" w:rsidRDefault="00F20290" w:rsidP="00A408ED">
            <w:pPr>
              <w:spacing w:after="0"/>
              <w:ind w:firstLine="0"/>
              <w:jc w:val="left"/>
              <w:rPr>
                <w:sz w:val="22"/>
                <w:szCs w:val="22"/>
              </w:rPr>
            </w:pPr>
            <w:r>
              <w:rPr>
                <w:sz w:val="22"/>
                <w:szCs w:val="22"/>
              </w:rPr>
              <w:t>Pilih tombol mulai</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mulai kuis.</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ulangi</w:t>
            </w:r>
          </w:p>
        </w:tc>
        <w:tc>
          <w:tcPr>
            <w:tcW w:w="843" w:type="pct"/>
            <w:vAlign w:val="center"/>
          </w:tcPr>
          <w:p w:rsidR="00F20290" w:rsidRDefault="00F20290" w:rsidP="00A408ED">
            <w:pPr>
              <w:spacing w:after="0"/>
              <w:ind w:firstLine="0"/>
              <w:jc w:val="left"/>
              <w:rPr>
                <w:sz w:val="22"/>
                <w:szCs w:val="22"/>
              </w:rPr>
            </w:pPr>
            <w:r>
              <w:rPr>
                <w:sz w:val="22"/>
                <w:szCs w:val="22"/>
              </w:rPr>
              <w:t>Pilih tombol ulangi</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gulangi kuis.</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kembali</w:t>
            </w:r>
          </w:p>
        </w:tc>
        <w:tc>
          <w:tcPr>
            <w:tcW w:w="843" w:type="pct"/>
            <w:vAlign w:val="center"/>
          </w:tcPr>
          <w:p w:rsidR="00F20290" w:rsidRDefault="00F20290" w:rsidP="00A408ED">
            <w:pPr>
              <w:spacing w:after="0"/>
              <w:ind w:firstLine="0"/>
              <w:jc w:val="left"/>
              <w:rPr>
                <w:sz w:val="22"/>
                <w:szCs w:val="22"/>
              </w:rPr>
            </w:pPr>
            <w:r>
              <w:rPr>
                <w:sz w:val="22"/>
                <w:szCs w:val="22"/>
              </w:rPr>
              <w:t>Pilih tombol kembali</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Kembali ke menu utama.</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0B0B02" w:rsidTr="00F878E5">
        <w:trPr>
          <w:trHeight w:val="510"/>
        </w:trPr>
        <w:tc>
          <w:tcPr>
            <w:tcW w:w="824" w:type="pct"/>
            <w:vAlign w:val="center"/>
          </w:tcPr>
          <w:p w:rsidR="000B0B02" w:rsidRDefault="000B0B02" w:rsidP="00B67510">
            <w:pPr>
              <w:pStyle w:val="Subjudul"/>
              <w:numPr>
                <w:ilvl w:val="0"/>
                <w:numId w:val="0"/>
              </w:numPr>
              <w:spacing w:after="0"/>
              <w:rPr>
                <w:b w:val="0"/>
                <w:sz w:val="22"/>
                <w:szCs w:val="22"/>
              </w:rPr>
            </w:pPr>
            <w:r>
              <w:rPr>
                <w:b w:val="0"/>
                <w:sz w:val="22"/>
                <w:szCs w:val="22"/>
              </w:rPr>
              <w:t>Menu tentang</w:t>
            </w: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Tombol kembali</w:t>
            </w:r>
          </w:p>
        </w:tc>
        <w:tc>
          <w:tcPr>
            <w:tcW w:w="843" w:type="pct"/>
            <w:vAlign w:val="center"/>
          </w:tcPr>
          <w:p w:rsidR="000B0B02" w:rsidRDefault="000B0B02" w:rsidP="00A408ED">
            <w:pPr>
              <w:spacing w:after="0"/>
              <w:ind w:firstLine="0"/>
              <w:jc w:val="left"/>
              <w:rPr>
                <w:sz w:val="22"/>
                <w:szCs w:val="22"/>
              </w:rPr>
            </w:pPr>
            <w:r>
              <w:rPr>
                <w:sz w:val="22"/>
                <w:szCs w:val="22"/>
              </w:rPr>
              <w:t>Pilih tombol kembali</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Kembali ke menu utama.</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bl>
    <w:p w:rsidR="00EE2105" w:rsidRDefault="00EE2105" w:rsidP="00EE2105">
      <w:pPr>
        <w:pStyle w:val="Subjudul"/>
        <w:numPr>
          <w:ilvl w:val="0"/>
          <w:numId w:val="0"/>
        </w:numPr>
        <w:ind w:left="709" w:firstLine="425"/>
        <w:rPr>
          <w:b w:val="0"/>
        </w:rPr>
      </w:pPr>
    </w:p>
    <w:p w:rsidR="002603FD" w:rsidRDefault="009A39A2" w:rsidP="004C40A0">
      <w:pPr>
        <w:ind w:left="284"/>
        <w:rPr>
          <w:b/>
        </w:rPr>
      </w:pPr>
      <w:r>
        <w:t>Dari tabel 2 di atas dapat dis</w:t>
      </w:r>
      <w:r w:rsidR="00D00791">
        <w:t>i</w:t>
      </w:r>
      <w:r>
        <w:t>mpulkan</w:t>
      </w:r>
      <w:r w:rsidR="00ED40D5">
        <w:t xml:space="preserve"> bahwa</w:t>
      </w:r>
      <w:r w:rsidR="006A191B">
        <w:t>,</w:t>
      </w:r>
      <w:r>
        <w:t xml:space="preserve"> </w:t>
      </w:r>
      <w:r w:rsidR="00045656">
        <w:t xml:space="preserve">fungsi </w:t>
      </w:r>
      <w:r>
        <w:t>fitur utama</w:t>
      </w:r>
      <w:r w:rsidR="003F1F5D">
        <w:t xml:space="preserve"> dan tombol</w:t>
      </w:r>
      <w:r>
        <w:t xml:space="preserve"> pada </w:t>
      </w:r>
      <w:r>
        <w:rPr>
          <w:i/>
        </w:rPr>
        <w:t>game</w:t>
      </w:r>
      <w:r>
        <w:t xml:space="preserve"> edukasi pengenalan iklim dan cuaca</w:t>
      </w:r>
      <w:r w:rsidR="002A2998">
        <w:t xml:space="preserve"> dapat berjalan dengan </w:t>
      </w:r>
      <w:r w:rsidR="00A04464">
        <w:t>baik</w:t>
      </w:r>
      <w:r w:rsidR="002A2998">
        <w:t>.</w:t>
      </w:r>
    </w:p>
    <w:p w:rsidR="002166E1" w:rsidRDefault="00112EE4" w:rsidP="00283C2C">
      <w:pPr>
        <w:pStyle w:val="Subjudul"/>
        <w:numPr>
          <w:ilvl w:val="0"/>
          <w:numId w:val="0"/>
        </w:numPr>
        <w:ind w:left="284" w:hanging="284"/>
        <w:jc w:val="center"/>
        <w:rPr>
          <w:b w:val="0"/>
          <w:i/>
        </w:rPr>
      </w:pPr>
      <w:r>
        <w:rPr>
          <w:b w:val="0"/>
        </w:rPr>
        <w:lastRenderedPageBreak/>
        <w:t xml:space="preserve">Tabel 3. Hasil pengujian pada perangkat </w:t>
      </w:r>
      <w:r w:rsidRPr="00112EE4">
        <w:rPr>
          <w:b w:val="0"/>
          <w:i/>
        </w:rPr>
        <w:t>android</w:t>
      </w:r>
    </w:p>
    <w:tbl>
      <w:tblPr>
        <w:tblStyle w:val="TableGrid"/>
        <w:tblW w:w="9243" w:type="dxa"/>
        <w:tblInd w:w="392" w:type="dxa"/>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510"/>
        <w:gridCol w:w="1512"/>
        <w:gridCol w:w="5298"/>
        <w:gridCol w:w="1923"/>
      </w:tblGrid>
      <w:tr w:rsidR="003359AE" w:rsidTr="00381FD6">
        <w:tc>
          <w:tcPr>
            <w:tcW w:w="0" w:type="auto"/>
            <w:vAlign w:val="center"/>
          </w:tcPr>
          <w:p w:rsidR="007B4F9A" w:rsidRPr="00381FD6" w:rsidRDefault="00283C2C" w:rsidP="00381FD6">
            <w:pPr>
              <w:pStyle w:val="Subjudul"/>
              <w:numPr>
                <w:ilvl w:val="0"/>
                <w:numId w:val="0"/>
              </w:numPr>
              <w:spacing w:after="0"/>
            </w:pPr>
            <w:r w:rsidRPr="00381FD6">
              <w:t>No</w:t>
            </w:r>
          </w:p>
        </w:tc>
        <w:tc>
          <w:tcPr>
            <w:tcW w:w="0" w:type="auto"/>
            <w:vAlign w:val="center"/>
          </w:tcPr>
          <w:p w:rsidR="007B4F9A" w:rsidRPr="00381FD6" w:rsidRDefault="00283C2C" w:rsidP="00381FD6">
            <w:pPr>
              <w:pStyle w:val="Subjudul"/>
              <w:numPr>
                <w:ilvl w:val="0"/>
                <w:numId w:val="0"/>
              </w:numPr>
              <w:spacing w:after="0"/>
            </w:pPr>
            <w:r w:rsidRPr="00381FD6">
              <w:t>Nama</w:t>
            </w:r>
          </w:p>
        </w:tc>
        <w:tc>
          <w:tcPr>
            <w:tcW w:w="0" w:type="auto"/>
            <w:vAlign w:val="center"/>
          </w:tcPr>
          <w:p w:rsidR="007B4F9A" w:rsidRPr="00381FD6" w:rsidRDefault="00283C2C" w:rsidP="00381FD6">
            <w:pPr>
              <w:pStyle w:val="Subjudul"/>
              <w:numPr>
                <w:ilvl w:val="0"/>
                <w:numId w:val="0"/>
              </w:numPr>
              <w:spacing w:after="0"/>
            </w:pPr>
            <w:r w:rsidRPr="00381FD6">
              <w:t>Spesifikasi</w:t>
            </w:r>
          </w:p>
        </w:tc>
        <w:tc>
          <w:tcPr>
            <w:tcW w:w="0" w:type="auto"/>
            <w:vAlign w:val="center"/>
          </w:tcPr>
          <w:p w:rsidR="007B4F9A" w:rsidRPr="00381FD6" w:rsidRDefault="00283C2C" w:rsidP="00381FD6">
            <w:pPr>
              <w:pStyle w:val="Subjudul"/>
              <w:numPr>
                <w:ilvl w:val="0"/>
                <w:numId w:val="0"/>
              </w:numPr>
              <w:spacing w:after="0"/>
            </w:pPr>
            <w:r w:rsidRPr="00381FD6">
              <w:t>Keterangan</w:t>
            </w:r>
          </w:p>
        </w:tc>
      </w:tr>
      <w:tr w:rsidR="006A2E10" w:rsidTr="00381FD6">
        <w:trPr>
          <w:trHeight w:val="567"/>
        </w:trPr>
        <w:tc>
          <w:tcPr>
            <w:tcW w:w="0" w:type="auto"/>
            <w:vAlign w:val="center"/>
          </w:tcPr>
          <w:p w:rsidR="007B4F9A" w:rsidRDefault="003F5D4B" w:rsidP="00381FD6">
            <w:pPr>
              <w:pStyle w:val="Subjudul"/>
              <w:numPr>
                <w:ilvl w:val="0"/>
                <w:numId w:val="0"/>
              </w:numPr>
              <w:spacing w:after="0"/>
              <w:rPr>
                <w:b w:val="0"/>
              </w:rPr>
            </w:pPr>
            <w:r>
              <w:rPr>
                <w:b w:val="0"/>
              </w:rPr>
              <w:t>1</w:t>
            </w:r>
          </w:p>
        </w:tc>
        <w:tc>
          <w:tcPr>
            <w:tcW w:w="0" w:type="auto"/>
            <w:vAlign w:val="center"/>
          </w:tcPr>
          <w:p w:rsidR="007B4F9A" w:rsidRDefault="003F5D4B" w:rsidP="00381FD6">
            <w:pPr>
              <w:pStyle w:val="Subjudul"/>
              <w:numPr>
                <w:ilvl w:val="0"/>
                <w:numId w:val="0"/>
              </w:numPr>
              <w:spacing w:after="0"/>
              <w:rPr>
                <w:b w:val="0"/>
              </w:rPr>
            </w:pPr>
            <w:r>
              <w:rPr>
                <w:b w:val="0"/>
              </w:rPr>
              <w:t>Redmi 3 Pro</w:t>
            </w:r>
          </w:p>
        </w:tc>
        <w:tc>
          <w:tcPr>
            <w:tcW w:w="0" w:type="auto"/>
            <w:vAlign w:val="center"/>
          </w:tcPr>
          <w:p w:rsidR="007B4F9A" w:rsidRDefault="005B6771" w:rsidP="00381FD6">
            <w:pPr>
              <w:pStyle w:val="Subjudul"/>
              <w:numPr>
                <w:ilvl w:val="0"/>
                <w:numId w:val="0"/>
              </w:numPr>
              <w:spacing w:after="0"/>
              <w:rPr>
                <w:b w:val="0"/>
              </w:rPr>
            </w:pPr>
            <w:r>
              <w:rPr>
                <w:b w:val="0"/>
              </w:rPr>
              <w:t xml:space="preserve">RAM 3GB, </w:t>
            </w:r>
            <w:r w:rsidR="003B0592">
              <w:rPr>
                <w:b w:val="0"/>
              </w:rPr>
              <w:t>Sistem operasi</w:t>
            </w:r>
            <w:r w:rsidR="00517EF8">
              <w:rPr>
                <w:b w:val="0"/>
              </w:rPr>
              <w:t xml:space="preserve"> </w:t>
            </w:r>
            <w:r w:rsidR="00517EF8" w:rsidRPr="00517EF8">
              <w:rPr>
                <w:b w:val="0"/>
              </w:rPr>
              <w:t>Android 5.1</w:t>
            </w:r>
            <w:r w:rsidR="00AB3669">
              <w:rPr>
                <w:b w:val="0"/>
              </w:rPr>
              <w:t xml:space="preserve"> </w:t>
            </w:r>
            <w:r w:rsidR="00AB3669" w:rsidRPr="00517EF8">
              <w:rPr>
                <w:b w:val="0"/>
              </w:rPr>
              <w:t>(Lollipop)</w:t>
            </w:r>
            <w:r w:rsidR="00EB372C">
              <w:rPr>
                <w:b w:val="0"/>
              </w:rPr>
              <w:t xml:space="preserve">, Resolusi layar </w:t>
            </w:r>
            <w:r w:rsidR="001E4D40">
              <w:rPr>
                <w:b w:val="0"/>
              </w:rPr>
              <w:t>720</w:t>
            </w:r>
            <w:r w:rsidR="00EB372C">
              <w:rPr>
                <w:b w:val="0"/>
              </w:rPr>
              <w:t xml:space="preserve"> x</w:t>
            </w:r>
            <w:r w:rsidR="001E4D40">
              <w:rPr>
                <w:b w:val="0"/>
              </w:rPr>
              <w:t xml:space="preserve"> 1280</w:t>
            </w:r>
          </w:p>
        </w:tc>
        <w:tc>
          <w:tcPr>
            <w:tcW w:w="0" w:type="auto"/>
            <w:vAlign w:val="center"/>
          </w:tcPr>
          <w:p w:rsidR="007B4F9A" w:rsidRDefault="001161B6" w:rsidP="00381FD6">
            <w:pPr>
              <w:pStyle w:val="Subjudul"/>
              <w:numPr>
                <w:ilvl w:val="0"/>
                <w:numId w:val="0"/>
              </w:numPr>
              <w:spacing w:after="0"/>
              <w:rPr>
                <w:b w:val="0"/>
              </w:rPr>
            </w:pPr>
            <w:r>
              <w:rPr>
                <w:b w:val="0"/>
              </w:rPr>
              <w:t>Berjalan dengan baik</w:t>
            </w:r>
          </w:p>
        </w:tc>
      </w:tr>
      <w:tr w:rsidR="006A2E10" w:rsidTr="00381FD6">
        <w:trPr>
          <w:trHeight w:val="567"/>
        </w:trPr>
        <w:tc>
          <w:tcPr>
            <w:tcW w:w="0" w:type="auto"/>
            <w:vAlign w:val="center"/>
          </w:tcPr>
          <w:p w:rsidR="007B4F9A" w:rsidRDefault="003F5D4B" w:rsidP="00381FD6">
            <w:pPr>
              <w:pStyle w:val="Subjudul"/>
              <w:numPr>
                <w:ilvl w:val="0"/>
                <w:numId w:val="0"/>
              </w:numPr>
              <w:spacing w:after="0"/>
              <w:rPr>
                <w:b w:val="0"/>
              </w:rPr>
            </w:pPr>
            <w:r>
              <w:rPr>
                <w:b w:val="0"/>
              </w:rPr>
              <w:t>2</w:t>
            </w:r>
          </w:p>
        </w:tc>
        <w:tc>
          <w:tcPr>
            <w:tcW w:w="0" w:type="auto"/>
            <w:vAlign w:val="center"/>
          </w:tcPr>
          <w:p w:rsidR="007B4F9A" w:rsidRDefault="00A65913" w:rsidP="00381FD6">
            <w:pPr>
              <w:pStyle w:val="Subjudul"/>
              <w:numPr>
                <w:ilvl w:val="0"/>
                <w:numId w:val="0"/>
              </w:numPr>
              <w:spacing w:after="0"/>
              <w:rPr>
                <w:b w:val="0"/>
              </w:rPr>
            </w:pPr>
            <w:r>
              <w:rPr>
                <w:b w:val="0"/>
              </w:rPr>
              <w:t>Redmi Note 2</w:t>
            </w:r>
          </w:p>
        </w:tc>
        <w:tc>
          <w:tcPr>
            <w:tcW w:w="0" w:type="auto"/>
            <w:vAlign w:val="center"/>
          </w:tcPr>
          <w:p w:rsidR="007B4F9A" w:rsidRDefault="005B6771" w:rsidP="00381FD6">
            <w:pPr>
              <w:pStyle w:val="Subjudul"/>
              <w:numPr>
                <w:ilvl w:val="0"/>
                <w:numId w:val="0"/>
              </w:numPr>
              <w:spacing w:after="0"/>
              <w:rPr>
                <w:b w:val="0"/>
              </w:rPr>
            </w:pPr>
            <w:r>
              <w:rPr>
                <w:b w:val="0"/>
              </w:rPr>
              <w:t>RAM 2GB</w:t>
            </w:r>
            <w:r w:rsidR="00A65913">
              <w:rPr>
                <w:b w:val="0"/>
              </w:rPr>
              <w:t>,</w:t>
            </w:r>
            <w:r>
              <w:rPr>
                <w:b w:val="0"/>
              </w:rPr>
              <w:t xml:space="preserve"> </w:t>
            </w:r>
            <w:r w:rsidR="003B0592">
              <w:rPr>
                <w:b w:val="0"/>
              </w:rPr>
              <w:t>Sistem operasi</w:t>
            </w:r>
            <w:r w:rsidR="003B0592" w:rsidRPr="00517EF8">
              <w:rPr>
                <w:b w:val="0"/>
              </w:rPr>
              <w:t xml:space="preserve"> </w:t>
            </w:r>
            <w:r w:rsidR="00517EF8" w:rsidRPr="00517EF8">
              <w:rPr>
                <w:b w:val="0"/>
              </w:rPr>
              <w:t>Android 5.1.1 (Lollipop)</w:t>
            </w:r>
            <w:r>
              <w:rPr>
                <w:b w:val="0"/>
              </w:rPr>
              <w:t xml:space="preserve">, </w:t>
            </w:r>
            <w:r w:rsidR="008713B8">
              <w:rPr>
                <w:b w:val="0"/>
              </w:rPr>
              <w:t xml:space="preserve">Resolusi layar </w:t>
            </w:r>
            <w:r w:rsidR="001E4D40">
              <w:rPr>
                <w:b w:val="0"/>
              </w:rPr>
              <w:t>1080</w:t>
            </w:r>
            <w:r w:rsidR="008713B8">
              <w:rPr>
                <w:b w:val="0"/>
              </w:rPr>
              <w:t xml:space="preserve"> x</w:t>
            </w:r>
            <w:r w:rsidR="001E4D40">
              <w:rPr>
                <w:b w:val="0"/>
              </w:rPr>
              <w:t xml:space="preserve"> 1920</w:t>
            </w:r>
          </w:p>
        </w:tc>
        <w:tc>
          <w:tcPr>
            <w:tcW w:w="0" w:type="auto"/>
            <w:vAlign w:val="center"/>
          </w:tcPr>
          <w:p w:rsidR="007B4F9A" w:rsidRDefault="00FC1AE8" w:rsidP="00381FD6">
            <w:pPr>
              <w:pStyle w:val="Subjudul"/>
              <w:numPr>
                <w:ilvl w:val="0"/>
                <w:numId w:val="0"/>
              </w:numPr>
              <w:spacing w:after="0"/>
              <w:rPr>
                <w:b w:val="0"/>
              </w:rPr>
            </w:pPr>
            <w:r>
              <w:rPr>
                <w:b w:val="0"/>
              </w:rPr>
              <w:t>Berjalan dengan baik</w:t>
            </w:r>
          </w:p>
        </w:tc>
      </w:tr>
      <w:tr w:rsidR="006A2E10" w:rsidTr="00381FD6">
        <w:trPr>
          <w:trHeight w:val="567"/>
        </w:trPr>
        <w:tc>
          <w:tcPr>
            <w:tcW w:w="0" w:type="auto"/>
            <w:vAlign w:val="center"/>
          </w:tcPr>
          <w:p w:rsidR="007B4F9A" w:rsidRDefault="003F5D4B" w:rsidP="00381FD6">
            <w:pPr>
              <w:pStyle w:val="Subjudul"/>
              <w:numPr>
                <w:ilvl w:val="0"/>
                <w:numId w:val="0"/>
              </w:numPr>
              <w:spacing w:after="0"/>
              <w:rPr>
                <w:b w:val="0"/>
              </w:rPr>
            </w:pPr>
            <w:r>
              <w:rPr>
                <w:b w:val="0"/>
              </w:rPr>
              <w:t>3</w:t>
            </w:r>
          </w:p>
        </w:tc>
        <w:tc>
          <w:tcPr>
            <w:tcW w:w="0" w:type="auto"/>
            <w:vAlign w:val="center"/>
          </w:tcPr>
          <w:p w:rsidR="007B4F9A" w:rsidRDefault="001E4D40" w:rsidP="00381FD6">
            <w:pPr>
              <w:pStyle w:val="Subjudul"/>
              <w:numPr>
                <w:ilvl w:val="0"/>
                <w:numId w:val="0"/>
              </w:numPr>
              <w:spacing w:after="0"/>
              <w:rPr>
                <w:b w:val="0"/>
              </w:rPr>
            </w:pPr>
            <w:r>
              <w:rPr>
                <w:b w:val="0"/>
              </w:rPr>
              <w:t>Redmi Note 5 Pro</w:t>
            </w:r>
          </w:p>
        </w:tc>
        <w:tc>
          <w:tcPr>
            <w:tcW w:w="0" w:type="auto"/>
            <w:vAlign w:val="center"/>
          </w:tcPr>
          <w:p w:rsidR="007B4F9A" w:rsidRDefault="00A65913" w:rsidP="00381FD6">
            <w:pPr>
              <w:pStyle w:val="Subjudul"/>
              <w:numPr>
                <w:ilvl w:val="0"/>
                <w:numId w:val="0"/>
              </w:numPr>
              <w:spacing w:after="0"/>
              <w:rPr>
                <w:b w:val="0"/>
              </w:rPr>
            </w:pPr>
            <w:r>
              <w:rPr>
                <w:b w:val="0"/>
              </w:rPr>
              <w:t xml:space="preserve">RAM 4GB, </w:t>
            </w:r>
            <w:r w:rsidR="003B0592">
              <w:rPr>
                <w:b w:val="0"/>
              </w:rPr>
              <w:t xml:space="preserve">Sistem operasi </w:t>
            </w:r>
            <w:r w:rsidR="003B0592" w:rsidRPr="003B0592">
              <w:rPr>
                <w:b w:val="0"/>
              </w:rPr>
              <w:t>Android 7.1.2 (Nougat)</w:t>
            </w:r>
            <w:r w:rsidR="001E4D40">
              <w:rPr>
                <w:b w:val="0"/>
              </w:rPr>
              <w:t xml:space="preserve">, Resolusi </w:t>
            </w:r>
            <w:r w:rsidR="003B0592">
              <w:rPr>
                <w:b w:val="0"/>
              </w:rPr>
              <w:t>layar 1080 x</w:t>
            </w:r>
            <w:r w:rsidR="001E4D40">
              <w:rPr>
                <w:b w:val="0"/>
              </w:rPr>
              <w:t xml:space="preserve"> 2160</w:t>
            </w:r>
          </w:p>
        </w:tc>
        <w:tc>
          <w:tcPr>
            <w:tcW w:w="0" w:type="auto"/>
            <w:vAlign w:val="center"/>
          </w:tcPr>
          <w:p w:rsidR="007B4F9A" w:rsidRDefault="00C87458" w:rsidP="00381FD6">
            <w:pPr>
              <w:pStyle w:val="Subjudul"/>
              <w:numPr>
                <w:ilvl w:val="0"/>
                <w:numId w:val="0"/>
              </w:numPr>
              <w:spacing w:after="0"/>
              <w:rPr>
                <w:b w:val="0"/>
              </w:rPr>
            </w:pPr>
            <w:r>
              <w:rPr>
                <w:b w:val="0"/>
              </w:rPr>
              <w:t>Berjalan dengan baik</w:t>
            </w:r>
          </w:p>
        </w:tc>
      </w:tr>
    </w:tbl>
    <w:p w:rsidR="0097600C" w:rsidRDefault="0097600C" w:rsidP="00EF408A">
      <w:pPr>
        <w:pStyle w:val="Subjudul"/>
        <w:numPr>
          <w:ilvl w:val="0"/>
          <w:numId w:val="0"/>
        </w:numPr>
        <w:rPr>
          <w:b w:val="0"/>
        </w:rPr>
      </w:pPr>
    </w:p>
    <w:p w:rsidR="00022B55" w:rsidRDefault="00520C55" w:rsidP="00022B55">
      <w:pPr>
        <w:ind w:left="284"/>
        <w:rPr>
          <w:i/>
        </w:rPr>
      </w:pPr>
      <w:r>
        <w:t>Berdasarkan hasil pengujian pada perang</w:t>
      </w:r>
      <w:r w:rsidR="00B54C9E">
        <w:t>kat android pada tabel 3 diatas</w:t>
      </w:r>
      <w:r>
        <w:t xml:space="preserve"> dapat disimpulkan bahwa</w:t>
      </w:r>
      <w:r w:rsidR="00B54C9E">
        <w:t>,</w:t>
      </w:r>
      <w:r w:rsidR="00C46A4F">
        <w:t xml:space="preserve"> </w:t>
      </w:r>
      <w:r w:rsidR="00C46A4F">
        <w:rPr>
          <w:i/>
        </w:rPr>
        <w:t>game</w:t>
      </w:r>
      <w:r w:rsidR="00C46A4F">
        <w:t xml:space="preserve"> edukasi pengenalan iklim dan cuaca</w:t>
      </w:r>
      <w:r w:rsidR="008069AA">
        <w:t xml:space="preserve"> dapat berjalan dengan baik pada beberapa perangkat</w:t>
      </w:r>
      <w:r w:rsidR="0036039B">
        <w:rPr>
          <w:i/>
        </w:rPr>
        <w:t xml:space="preserve"> android </w:t>
      </w:r>
      <w:r w:rsidR="0036039B">
        <w:t xml:space="preserve">yang memiliki kapasitas </w:t>
      </w:r>
      <w:r w:rsidR="00327AC2">
        <w:t xml:space="preserve">RAM, </w:t>
      </w:r>
      <w:r w:rsidR="009F0255">
        <w:t>s</w:t>
      </w:r>
      <w:r w:rsidR="005B6771">
        <w:t>istem operasi</w:t>
      </w:r>
      <w:r w:rsidR="009F0255">
        <w:t xml:space="preserve"> dan r</w:t>
      </w:r>
      <w:r w:rsidR="00327AC2">
        <w:t>esolusi layar yang berbeda-beda</w:t>
      </w:r>
      <w:r w:rsidR="008069AA">
        <w:rPr>
          <w:i/>
        </w:rPr>
        <w:t>.</w:t>
      </w:r>
    </w:p>
    <w:p w:rsidR="00164971" w:rsidRPr="00022B55" w:rsidRDefault="00164971" w:rsidP="00022B55">
      <w:pPr>
        <w:pStyle w:val="ListParagraph"/>
        <w:numPr>
          <w:ilvl w:val="0"/>
          <w:numId w:val="15"/>
        </w:numPr>
        <w:ind w:left="993" w:hanging="709"/>
        <w:rPr>
          <w:b/>
          <w:i/>
        </w:rPr>
      </w:pPr>
      <w:r w:rsidRPr="00022B55">
        <w:rPr>
          <w:b/>
        </w:rPr>
        <w:t xml:space="preserve">Pengujian </w:t>
      </w:r>
      <w:r w:rsidR="00C8787E">
        <w:rPr>
          <w:b/>
        </w:rPr>
        <w:t>kuesioner</w:t>
      </w:r>
    </w:p>
    <w:p w:rsidR="00164971" w:rsidRDefault="00D34E13" w:rsidP="00164971">
      <w:pPr>
        <w:ind w:left="284"/>
      </w:pPr>
      <w:r>
        <w:t>Pengujian dilakukan kepada sis</w:t>
      </w:r>
      <w:r w:rsidR="00164971">
        <w:t xml:space="preserve">wa kelas III SD Negeri 02 Gonilan dengan cara mendemokan </w:t>
      </w:r>
      <w:r w:rsidR="00164971">
        <w:rPr>
          <w:i/>
        </w:rPr>
        <w:t xml:space="preserve">game </w:t>
      </w:r>
      <w:r w:rsidR="00164971">
        <w:t xml:space="preserve">secara </w:t>
      </w:r>
      <w:r w:rsidR="009B62A5">
        <w:t>langsung</w:t>
      </w:r>
      <w:r w:rsidR="00164971">
        <w:t xml:space="preserve"> di depan kelas. Setelah mendemokan </w:t>
      </w:r>
      <w:r w:rsidR="00164971">
        <w:rPr>
          <w:i/>
        </w:rPr>
        <w:t xml:space="preserve">game </w:t>
      </w:r>
      <w:r w:rsidR="00164971">
        <w:t>di</w:t>
      </w:r>
      <w:r w:rsidR="00A03AFE">
        <w:t xml:space="preserve"> </w:t>
      </w:r>
      <w:r w:rsidR="00164971">
        <w:t xml:space="preserve">depan kelas, guru dan siswa diminta mencoba </w:t>
      </w:r>
      <w:r w:rsidR="00164971">
        <w:rPr>
          <w:i/>
        </w:rPr>
        <w:t xml:space="preserve">game </w:t>
      </w:r>
      <w:r w:rsidR="00164971">
        <w:t xml:space="preserve">secara langsung kemudian diberikan </w:t>
      </w:r>
      <w:r w:rsidR="00C8787E">
        <w:t>kuesioner</w:t>
      </w:r>
      <w:r w:rsidR="00164971">
        <w:t xml:space="preserve"> untuk menilai </w:t>
      </w:r>
      <w:r w:rsidR="00164971">
        <w:rPr>
          <w:i/>
        </w:rPr>
        <w:t xml:space="preserve">game </w:t>
      </w:r>
      <w:r w:rsidR="00164971">
        <w:t xml:space="preserve">yang telah dicoba. Jumlah responden berjumlah </w:t>
      </w:r>
      <w:r w:rsidR="00D73DED">
        <w:t>19</w:t>
      </w:r>
      <w:r w:rsidR="00164971">
        <w:t xml:space="preserve"> siswa dan 1 guru kelas III. Hasil pengujian </w:t>
      </w:r>
      <w:r w:rsidR="00C8787E">
        <w:t>kuesioner</w:t>
      </w:r>
      <w:r w:rsidR="00164971">
        <w:t xml:space="preserve"> dapat dilihat pada tabel</w:t>
      </w:r>
      <w:r w:rsidR="00164971">
        <w:rPr>
          <w:b/>
        </w:rPr>
        <w:t xml:space="preserve"> </w:t>
      </w:r>
      <w:r w:rsidR="00164971">
        <w:t>4.</w:t>
      </w:r>
    </w:p>
    <w:p w:rsidR="00164971" w:rsidRDefault="00164971" w:rsidP="00164971">
      <w:pPr>
        <w:ind w:left="284" w:firstLine="0"/>
      </w:pPr>
      <w:r>
        <w:t xml:space="preserve">Data yang didapat dari </w:t>
      </w:r>
      <w:r w:rsidR="00C8787E">
        <w:t>kuesioner</w:t>
      </w:r>
      <w:r>
        <w:t xml:space="preserve"> dihitung dengan menggunakan rumus persamaan 1.</w:t>
      </w:r>
    </w:p>
    <w:p w:rsidR="00164971" w:rsidRDefault="00164971" w:rsidP="00164971">
      <w:pPr>
        <w:ind w:left="284" w:firstLine="0"/>
        <w:jc w:val="center"/>
        <w:rPr>
          <w:rFonts w:eastAsiaTheme="minorEastAsia"/>
        </w:rPr>
      </w:pPr>
      <m:oMath>
        <m:r>
          <w:rPr>
            <w:rFonts w:ascii="Cambria Math" w:hAnsi="Cambria Math"/>
          </w:rPr>
          <m:t xml:space="preserve">Rumus= </m:t>
        </m:r>
        <m:f>
          <m:fPr>
            <m:ctrlPr>
              <w:rPr>
                <w:rFonts w:ascii="Cambria Math" w:hAnsi="Cambria Math"/>
                <w:i/>
              </w:rPr>
            </m:ctrlPr>
          </m:fPr>
          <m:num>
            <m:r>
              <w:rPr>
                <w:rFonts w:ascii="Cambria Math" w:hAnsi="Cambria Math"/>
              </w:rPr>
              <m:t>∑ Nilai</m:t>
            </m:r>
          </m:num>
          <m:den>
            <m:r>
              <w:rPr>
                <w:rFonts w:ascii="Cambria Math" w:hAnsi="Cambria Math"/>
              </w:rPr>
              <m:t>∑ Nilai maksimal</m:t>
            </m:r>
          </m:den>
        </m:f>
        <m:r>
          <w:rPr>
            <w:rFonts w:ascii="Cambria Math" w:hAnsi="Cambria Math"/>
          </w:rPr>
          <m:t xml:space="preserve"> ×100%</m:t>
        </m:r>
      </m:oMath>
      <w:r>
        <w:rPr>
          <w:rFonts w:eastAsiaTheme="minorEastAsia"/>
        </w:rPr>
        <w:t xml:space="preserve"> . . . . . (1)</w:t>
      </w:r>
    </w:p>
    <w:p w:rsidR="00164971" w:rsidRDefault="00164971" w:rsidP="00164971">
      <w:pPr>
        <w:ind w:left="284" w:firstLine="0"/>
        <w:jc w:val="left"/>
        <w:rPr>
          <w:rFonts w:eastAsiaTheme="minorEastAsia"/>
        </w:rPr>
      </w:pPr>
      <w:r>
        <w:rPr>
          <w:rFonts w:eastAsiaTheme="minorEastAsia"/>
        </w:rPr>
        <w:t>Nilai maksimal didapatkan dengan melakukan perhitungan menggunakan persamaan 2.</w:t>
      </w:r>
    </w:p>
    <w:p w:rsidR="00164971" w:rsidRDefault="00164971" w:rsidP="00164971">
      <w:pPr>
        <w:ind w:left="284" w:firstLine="0"/>
        <w:jc w:val="center"/>
        <w:rPr>
          <w:rFonts w:eastAsiaTheme="minorEastAsia"/>
        </w:rPr>
      </w:pPr>
      <m:oMath>
        <m:r>
          <w:rPr>
            <w:rFonts w:ascii="Cambria Math" w:eastAsiaTheme="minorEastAsia" w:hAnsi="Cambria Math"/>
          </w:rPr>
          <m:t>Nilai maksimal = ∑Responden ×Nilai SS</m:t>
        </m:r>
      </m:oMath>
      <w:r>
        <w:rPr>
          <w:rFonts w:eastAsiaTheme="minorEastAsia"/>
        </w:rPr>
        <w:t xml:space="preserve"> . . . . . (2)</w:t>
      </w:r>
    </w:p>
    <w:p w:rsidR="00164971" w:rsidRDefault="00164971" w:rsidP="000F7251">
      <w:pPr>
        <w:ind w:left="284" w:firstLine="0"/>
        <w:jc w:val="left"/>
        <w:rPr>
          <w:rFonts w:eastAsiaTheme="minorEastAsia"/>
        </w:rPr>
      </w:pPr>
      <w:r>
        <w:rPr>
          <w:rFonts w:eastAsiaTheme="minorEastAsia"/>
        </w:rPr>
        <w:t xml:space="preserve">Pada </w:t>
      </w:r>
      <w:r w:rsidR="00D70F42">
        <w:rPr>
          <w:rFonts w:eastAsiaTheme="minorEastAsia"/>
        </w:rPr>
        <w:t>pengujian</w:t>
      </w:r>
      <w:r>
        <w:rPr>
          <w:rFonts w:eastAsiaTheme="minorEastAsia"/>
        </w:rPr>
        <w:t xml:space="preserve"> ini jumlah responden adalah </w:t>
      </w:r>
      <w:r w:rsidR="00A02288">
        <w:rPr>
          <w:rFonts w:eastAsiaTheme="minorEastAsia"/>
        </w:rPr>
        <w:t>20</w:t>
      </w:r>
      <w:r>
        <w:rPr>
          <w:rFonts w:eastAsiaTheme="minorEastAsia"/>
        </w:rPr>
        <w:t xml:space="preserve"> orang, oleh kare</w:t>
      </w:r>
      <w:r w:rsidR="001A2FAC">
        <w:rPr>
          <w:rFonts w:eastAsiaTheme="minorEastAsia"/>
        </w:rPr>
        <w:t xml:space="preserve">na itu nilai maksimal adalah </w:t>
      </w:r>
      <w:r w:rsidR="006A5FE2">
        <w:rPr>
          <w:rFonts w:eastAsiaTheme="minorEastAsia"/>
        </w:rPr>
        <w:t>100</w:t>
      </w:r>
      <w:r>
        <w:rPr>
          <w:rFonts w:eastAsiaTheme="minorEastAsia"/>
        </w:rPr>
        <w:t xml:space="preserve">, didapat dari </w:t>
      </w:r>
      <w:r w:rsidR="009404F8">
        <w:rPr>
          <w:rFonts w:eastAsiaTheme="minorEastAsia"/>
        </w:rPr>
        <w:t xml:space="preserve">jumlah responden dikali nilai </w:t>
      </w:r>
      <w:r w:rsidR="005267F9">
        <w:rPr>
          <w:rFonts w:eastAsiaTheme="minorEastAsia"/>
        </w:rPr>
        <w:t>sangat setuju</w:t>
      </w:r>
      <w:r w:rsidR="009404F8">
        <w:rPr>
          <w:rFonts w:eastAsiaTheme="minorEastAsia"/>
        </w:rPr>
        <w:t xml:space="preserve"> ( </w:t>
      </w:r>
      <w:r w:rsidR="006A5FE2">
        <w:rPr>
          <w:rFonts w:eastAsiaTheme="minorEastAsia"/>
        </w:rPr>
        <w:t>20</w:t>
      </w:r>
      <w:r w:rsidR="009404F8">
        <w:rPr>
          <w:rFonts w:eastAsiaTheme="minorEastAsia"/>
        </w:rPr>
        <w:t xml:space="preserve"> x 5 )</w:t>
      </w:r>
      <w:r>
        <w:rPr>
          <w:rFonts w:eastAsiaTheme="minorEastAsia"/>
        </w:rPr>
        <w:t>.</w:t>
      </w:r>
    </w:p>
    <w:p w:rsidR="00164971" w:rsidRDefault="00164971" w:rsidP="00164971">
      <w:pPr>
        <w:ind w:left="284" w:firstLine="0"/>
        <w:jc w:val="center"/>
        <w:rPr>
          <w:rFonts w:eastAsiaTheme="minorEastAsia"/>
        </w:rPr>
      </w:pPr>
      <w:r>
        <w:rPr>
          <w:rFonts w:eastAsiaTheme="minorEastAsia"/>
        </w:rPr>
        <w:t xml:space="preserve">Tabel 4. Hasil </w:t>
      </w:r>
      <w:r w:rsidR="00C8787E">
        <w:rPr>
          <w:rFonts w:eastAsiaTheme="minorEastAsia"/>
        </w:rPr>
        <w:t>kuesioner</w:t>
      </w:r>
      <w:r>
        <w:rPr>
          <w:rFonts w:eastAsiaTheme="minorEastAsia"/>
        </w:rPr>
        <w:t xml:space="preserve"> guru dan siswa kelas III</w:t>
      </w:r>
    </w:p>
    <w:tbl>
      <w:tblPr>
        <w:tblStyle w:val="TableGrid"/>
        <w:tblW w:w="5000" w:type="pct"/>
        <w:tblInd w:w="392" w:type="dxa"/>
        <w:tblBorders>
          <w:top w:val="single" w:sz="18" w:space="0" w:color="auto"/>
          <w:left w:val="none" w:sz="0" w:space="0" w:color="auto"/>
          <w:bottom w:val="single" w:sz="18" w:space="0" w:color="auto"/>
          <w:right w:val="none" w:sz="0" w:space="0" w:color="auto"/>
          <w:insideH w:val="single" w:sz="6" w:space="0" w:color="auto"/>
          <w:insideV w:val="none" w:sz="0" w:space="0" w:color="auto"/>
        </w:tblBorders>
        <w:tblLook w:val="04A0" w:firstRow="1" w:lastRow="0" w:firstColumn="1" w:lastColumn="0" w:noHBand="0" w:noVBand="1"/>
      </w:tblPr>
      <w:tblGrid>
        <w:gridCol w:w="596"/>
        <w:gridCol w:w="1683"/>
        <w:gridCol w:w="763"/>
        <w:gridCol w:w="630"/>
        <w:gridCol w:w="670"/>
        <w:gridCol w:w="790"/>
        <w:gridCol w:w="923"/>
        <w:gridCol w:w="1581"/>
        <w:gridCol w:w="1607"/>
      </w:tblGrid>
      <w:tr w:rsidR="00164971" w:rsidTr="00AB0E64">
        <w:trPr>
          <w:trHeight w:val="283"/>
        </w:trPr>
        <w:tc>
          <w:tcPr>
            <w:tcW w:w="5000" w:type="pct"/>
            <w:gridSpan w:val="9"/>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Jumlah jawaban</w:t>
            </w:r>
          </w:p>
        </w:tc>
      </w:tr>
      <w:tr w:rsidR="00164971" w:rsidTr="00AB0E64">
        <w:trPr>
          <w:trHeight w:val="283"/>
        </w:trPr>
        <w:tc>
          <w:tcPr>
            <w:tcW w:w="326"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No</w:t>
            </w:r>
          </w:p>
        </w:tc>
        <w:tc>
          <w:tcPr>
            <w:tcW w:w="914"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Pertanyaan</w:t>
            </w:r>
          </w:p>
        </w:tc>
        <w:tc>
          <w:tcPr>
            <w:tcW w:w="413"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SS(5)</w:t>
            </w:r>
          </w:p>
        </w:tc>
        <w:tc>
          <w:tcPr>
            <w:tcW w:w="341"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S(4)</w:t>
            </w:r>
          </w:p>
        </w:tc>
        <w:tc>
          <w:tcPr>
            <w:tcW w:w="362"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N(3)</w:t>
            </w:r>
          </w:p>
        </w:tc>
        <w:tc>
          <w:tcPr>
            <w:tcW w:w="420"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TS(2)</w:t>
            </w:r>
          </w:p>
        </w:tc>
        <w:tc>
          <w:tcPr>
            <w:tcW w:w="492"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STS(1)</w:t>
            </w:r>
          </w:p>
        </w:tc>
        <w:tc>
          <w:tcPr>
            <w:tcW w:w="859"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Total nilai</w:t>
            </w:r>
          </w:p>
        </w:tc>
        <w:tc>
          <w:tcPr>
            <w:tcW w:w="873"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Persentase</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1</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1</w:t>
            </w:r>
          </w:p>
        </w:tc>
        <w:tc>
          <w:tcPr>
            <w:tcW w:w="413" w:type="pct"/>
            <w:vAlign w:val="center"/>
          </w:tcPr>
          <w:p w:rsidR="00164971" w:rsidRDefault="000C4245" w:rsidP="007B298C">
            <w:pPr>
              <w:spacing w:after="0"/>
              <w:ind w:firstLine="0"/>
              <w:jc w:val="center"/>
              <w:rPr>
                <w:rFonts w:eastAsiaTheme="minorEastAsia"/>
              </w:rPr>
            </w:pPr>
            <w:r>
              <w:rPr>
                <w:rFonts w:eastAsiaTheme="minorEastAsia"/>
              </w:rPr>
              <w:t>17</w:t>
            </w:r>
          </w:p>
        </w:tc>
        <w:tc>
          <w:tcPr>
            <w:tcW w:w="341" w:type="pct"/>
            <w:vAlign w:val="center"/>
          </w:tcPr>
          <w:p w:rsidR="00164971" w:rsidRDefault="00130F94" w:rsidP="007B298C">
            <w:pPr>
              <w:spacing w:after="0"/>
              <w:ind w:firstLine="0"/>
              <w:jc w:val="center"/>
              <w:rPr>
                <w:rFonts w:eastAsiaTheme="minorEastAsia"/>
              </w:rPr>
            </w:pPr>
            <w:r>
              <w:rPr>
                <w:rFonts w:eastAsiaTheme="minorEastAsia"/>
              </w:rPr>
              <w:t>3</w:t>
            </w:r>
          </w:p>
        </w:tc>
        <w:tc>
          <w:tcPr>
            <w:tcW w:w="362" w:type="pct"/>
            <w:vAlign w:val="center"/>
          </w:tcPr>
          <w:p w:rsidR="00164971" w:rsidRDefault="00DF0C49" w:rsidP="007B298C">
            <w:pPr>
              <w:spacing w:after="0"/>
              <w:ind w:firstLine="0"/>
              <w:jc w:val="center"/>
              <w:rPr>
                <w:rFonts w:eastAsiaTheme="minorEastAsia"/>
              </w:rPr>
            </w:pPr>
            <w:r>
              <w:rPr>
                <w:rFonts w:eastAsiaTheme="minorEastAsia"/>
              </w:rPr>
              <w:t>0</w:t>
            </w:r>
          </w:p>
        </w:tc>
        <w:tc>
          <w:tcPr>
            <w:tcW w:w="420" w:type="pct"/>
            <w:vAlign w:val="center"/>
          </w:tcPr>
          <w:p w:rsidR="00164971" w:rsidRDefault="00DF0C49" w:rsidP="007B298C">
            <w:pPr>
              <w:spacing w:after="0"/>
              <w:ind w:firstLine="0"/>
              <w:jc w:val="center"/>
              <w:rPr>
                <w:rFonts w:eastAsiaTheme="minorEastAsia"/>
              </w:rPr>
            </w:pPr>
            <w:r>
              <w:rPr>
                <w:rFonts w:eastAsiaTheme="minorEastAsia"/>
              </w:rPr>
              <w:t>0</w:t>
            </w:r>
          </w:p>
        </w:tc>
        <w:tc>
          <w:tcPr>
            <w:tcW w:w="492" w:type="pct"/>
            <w:vAlign w:val="center"/>
          </w:tcPr>
          <w:p w:rsidR="00164971" w:rsidRDefault="00DF0C49" w:rsidP="007B298C">
            <w:pPr>
              <w:spacing w:after="0"/>
              <w:ind w:firstLine="0"/>
              <w:jc w:val="center"/>
              <w:rPr>
                <w:rFonts w:eastAsiaTheme="minorEastAsia"/>
              </w:rPr>
            </w:pPr>
            <w:r>
              <w:rPr>
                <w:rFonts w:eastAsiaTheme="minorEastAsia"/>
              </w:rPr>
              <w:t>0</w:t>
            </w:r>
          </w:p>
        </w:tc>
        <w:tc>
          <w:tcPr>
            <w:tcW w:w="859" w:type="pct"/>
            <w:vAlign w:val="center"/>
          </w:tcPr>
          <w:p w:rsidR="00164971" w:rsidRDefault="00130F94" w:rsidP="007B298C">
            <w:pPr>
              <w:spacing w:after="0"/>
              <w:ind w:firstLine="0"/>
              <w:jc w:val="center"/>
              <w:rPr>
                <w:rFonts w:eastAsiaTheme="minorEastAsia"/>
              </w:rPr>
            </w:pPr>
            <w:r>
              <w:rPr>
                <w:rFonts w:eastAsiaTheme="minorEastAsia"/>
              </w:rPr>
              <w:t>97</w:t>
            </w:r>
          </w:p>
        </w:tc>
        <w:tc>
          <w:tcPr>
            <w:tcW w:w="873" w:type="pct"/>
            <w:vAlign w:val="center"/>
          </w:tcPr>
          <w:p w:rsidR="00164971" w:rsidRDefault="00B56207" w:rsidP="007B298C">
            <w:pPr>
              <w:spacing w:after="0"/>
              <w:ind w:firstLine="0"/>
              <w:jc w:val="center"/>
              <w:rPr>
                <w:rFonts w:eastAsiaTheme="minorEastAsia"/>
              </w:rPr>
            </w:pPr>
            <w:r>
              <w:rPr>
                <w:rFonts w:eastAsiaTheme="minorEastAsia"/>
              </w:rPr>
              <w:t>97</w:t>
            </w:r>
            <w:r w:rsidR="00124237">
              <w:rPr>
                <w:rFonts w:eastAsiaTheme="minorEastAsia"/>
              </w:rPr>
              <w:t>%</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2</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2</w:t>
            </w:r>
          </w:p>
        </w:tc>
        <w:tc>
          <w:tcPr>
            <w:tcW w:w="413" w:type="pct"/>
            <w:vAlign w:val="center"/>
          </w:tcPr>
          <w:p w:rsidR="00164971" w:rsidRDefault="00124237" w:rsidP="007B298C">
            <w:pPr>
              <w:spacing w:after="0"/>
              <w:ind w:firstLine="0"/>
              <w:jc w:val="center"/>
              <w:rPr>
                <w:rFonts w:eastAsiaTheme="minorEastAsia"/>
              </w:rPr>
            </w:pPr>
            <w:r>
              <w:rPr>
                <w:rFonts w:eastAsiaTheme="minorEastAsia"/>
              </w:rPr>
              <w:t>7</w:t>
            </w:r>
          </w:p>
        </w:tc>
        <w:tc>
          <w:tcPr>
            <w:tcW w:w="341" w:type="pct"/>
            <w:vAlign w:val="center"/>
          </w:tcPr>
          <w:p w:rsidR="00164971" w:rsidRDefault="00124237" w:rsidP="007B298C">
            <w:pPr>
              <w:spacing w:after="0"/>
              <w:ind w:firstLine="0"/>
              <w:jc w:val="center"/>
              <w:rPr>
                <w:rFonts w:eastAsiaTheme="minorEastAsia"/>
              </w:rPr>
            </w:pPr>
            <w:r>
              <w:rPr>
                <w:rFonts w:eastAsiaTheme="minorEastAsia"/>
              </w:rPr>
              <w:t>9</w:t>
            </w:r>
          </w:p>
        </w:tc>
        <w:tc>
          <w:tcPr>
            <w:tcW w:w="362" w:type="pct"/>
            <w:vAlign w:val="center"/>
          </w:tcPr>
          <w:p w:rsidR="00164971" w:rsidRDefault="00124237" w:rsidP="007B298C">
            <w:pPr>
              <w:spacing w:after="0"/>
              <w:ind w:firstLine="0"/>
              <w:jc w:val="center"/>
              <w:rPr>
                <w:rFonts w:eastAsiaTheme="minorEastAsia"/>
              </w:rPr>
            </w:pPr>
            <w:r>
              <w:rPr>
                <w:rFonts w:eastAsiaTheme="minorEastAsia"/>
              </w:rPr>
              <w:t>4</w:t>
            </w:r>
          </w:p>
        </w:tc>
        <w:tc>
          <w:tcPr>
            <w:tcW w:w="420" w:type="pct"/>
            <w:vAlign w:val="center"/>
          </w:tcPr>
          <w:p w:rsidR="00164971" w:rsidRDefault="00124237" w:rsidP="007B298C">
            <w:pPr>
              <w:spacing w:after="0"/>
              <w:ind w:firstLine="0"/>
              <w:jc w:val="center"/>
              <w:rPr>
                <w:rFonts w:eastAsiaTheme="minorEastAsia"/>
              </w:rPr>
            </w:pPr>
            <w:r>
              <w:rPr>
                <w:rFonts w:eastAsiaTheme="minorEastAsia"/>
              </w:rPr>
              <w:t>0</w:t>
            </w:r>
          </w:p>
        </w:tc>
        <w:tc>
          <w:tcPr>
            <w:tcW w:w="492" w:type="pct"/>
            <w:vAlign w:val="center"/>
          </w:tcPr>
          <w:p w:rsidR="00164971" w:rsidRDefault="00124237" w:rsidP="007B298C">
            <w:pPr>
              <w:spacing w:after="0"/>
              <w:ind w:firstLine="0"/>
              <w:jc w:val="center"/>
              <w:rPr>
                <w:rFonts w:eastAsiaTheme="minorEastAsia"/>
              </w:rPr>
            </w:pPr>
            <w:r>
              <w:rPr>
                <w:rFonts w:eastAsiaTheme="minorEastAsia"/>
              </w:rPr>
              <w:t>0</w:t>
            </w:r>
          </w:p>
        </w:tc>
        <w:tc>
          <w:tcPr>
            <w:tcW w:w="859" w:type="pct"/>
            <w:vAlign w:val="center"/>
          </w:tcPr>
          <w:p w:rsidR="00164971" w:rsidRDefault="00124237" w:rsidP="007B298C">
            <w:pPr>
              <w:spacing w:after="0"/>
              <w:ind w:firstLine="0"/>
              <w:jc w:val="center"/>
              <w:rPr>
                <w:rFonts w:eastAsiaTheme="minorEastAsia"/>
              </w:rPr>
            </w:pPr>
            <w:r>
              <w:rPr>
                <w:rFonts w:eastAsiaTheme="minorEastAsia"/>
              </w:rPr>
              <w:t>84</w:t>
            </w:r>
          </w:p>
        </w:tc>
        <w:tc>
          <w:tcPr>
            <w:tcW w:w="873" w:type="pct"/>
            <w:vAlign w:val="center"/>
          </w:tcPr>
          <w:p w:rsidR="00164971" w:rsidRDefault="00124237" w:rsidP="007B298C">
            <w:pPr>
              <w:spacing w:after="0"/>
              <w:ind w:firstLine="0"/>
              <w:jc w:val="center"/>
              <w:rPr>
                <w:rFonts w:eastAsiaTheme="minorEastAsia"/>
              </w:rPr>
            </w:pPr>
            <w:r>
              <w:rPr>
                <w:rFonts w:eastAsiaTheme="minorEastAsia"/>
              </w:rPr>
              <w:t>84%</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3</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3</w:t>
            </w:r>
          </w:p>
        </w:tc>
        <w:tc>
          <w:tcPr>
            <w:tcW w:w="413" w:type="pct"/>
            <w:vAlign w:val="center"/>
          </w:tcPr>
          <w:p w:rsidR="00164971" w:rsidRDefault="0045641E" w:rsidP="007B298C">
            <w:pPr>
              <w:spacing w:after="0"/>
              <w:ind w:firstLine="0"/>
              <w:jc w:val="center"/>
              <w:rPr>
                <w:rFonts w:eastAsiaTheme="minorEastAsia"/>
              </w:rPr>
            </w:pPr>
            <w:r>
              <w:rPr>
                <w:rFonts w:eastAsiaTheme="minorEastAsia"/>
              </w:rPr>
              <w:t>12</w:t>
            </w:r>
          </w:p>
        </w:tc>
        <w:tc>
          <w:tcPr>
            <w:tcW w:w="341" w:type="pct"/>
            <w:vAlign w:val="center"/>
          </w:tcPr>
          <w:p w:rsidR="00164971" w:rsidRDefault="0045641E" w:rsidP="007B298C">
            <w:pPr>
              <w:spacing w:after="0"/>
              <w:ind w:firstLine="0"/>
              <w:jc w:val="center"/>
              <w:rPr>
                <w:rFonts w:eastAsiaTheme="minorEastAsia"/>
              </w:rPr>
            </w:pPr>
            <w:r>
              <w:rPr>
                <w:rFonts w:eastAsiaTheme="minorEastAsia"/>
              </w:rPr>
              <w:t>8</w:t>
            </w:r>
          </w:p>
        </w:tc>
        <w:tc>
          <w:tcPr>
            <w:tcW w:w="362" w:type="pct"/>
            <w:vAlign w:val="center"/>
          </w:tcPr>
          <w:p w:rsidR="00164971" w:rsidRDefault="0045641E" w:rsidP="007B298C">
            <w:pPr>
              <w:spacing w:after="0"/>
              <w:ind w:firstLine="0"/>
              <w:jc w:val="center"/>
              <w:rPr>
                <w:rFonts w:eastAsiaTheme="minorEastAsia"/>
              </w:rPr>
            </w:pPr>
            <w:r>
              <w:rPr>
                <w:rFonts w:eastAsiaTheme="minorEastAsia"/>
              </w:rPr>
              <w:t>0</w:t>
            </w:r>
          </w:p>
        </w:tc>
        <w:tc>
          <w:tcPr>
            <w:tcW w:w="420" w:type="pct"/>
            <w:vAlign w:val="center"/>
          </w:tcPr>
          <w:p w:rsidR="00164971" w:rsidRDefault="0045641E" w:rsidP="007B298C">
            <w:pPr>
              <w:spacing w:after="0"/>
              <w:ind w:firstLine="0"/>
              <w:jc w:val="center"/>
              <w:rPr>
                <w:rFonts w:eastAsiaTheme="minorEastAsia"/>
              </w:rPr>
            </w:pPr>
            <w:r>
              <w:rPr>
                <w:rFonts w:eastAsiaTheme="minorEastAsia"/>
              </w:rPr>
              <w:t>0</w:t>
            </w:r>
          </w:p>
        </w:tc>
        <w:tc>
          <w:tcPr>
            <w:tcW w:w="492" w:type="pct"/>
            <w:vAlign w:val="center"/>
          </w:tcPr>
          <w:p w:rsidR="00164971" w:rsidRDefault="0045641E" w:rsidP="007B298C">
            <w:pPr>
              <w:spacing w:after="0"/>
              <w:ind w:firstLine="0"/>
              <w:jc w:val="center"/>
              <w:rPr>
                <w:rFonts w:eastAsiaTheme="minorEastAsia"/>
              </w:rPr>
            </w:pPr>
            <w:r>
              <w:rPr>
                <w:rFonts w:eastAsiaTheme="minorEastAsia"/>
              </w:rPr>
              <w:t>0</w:t>
            </w:r>
          </w:p>
        </w:tc>
        <w:tc>
          <w:tcPr>
            <w:tcW w:w="859" w:type="pct"/>
            <w:vAlign w:val="center"/>
          </w:tcPr>
          <w:p w:rsidR="00164971" w:rsidRDefault="0045641E" w:rsidP="007B298C">
            <w:pPr>
              <w:spacing w:after="0"/>
              <w:ind w:firstLine="0"/>
              <w:jc w:val="center"/>
              <w:rPr>
                <w:rFonts w:eastAsiaTheme="minorEastAsia"/>
              </w:rPr>
            </w:pPr>
            <w:r>
              <w:rPr>
                <w:rFonts w:eastAsiaTheme="minorEastAsia"/>
              </w:rPr>
              <w:t>92</w:t>
            </w:r>
          </w:p>
        </w:tc>
        <w:tc>
          <w:tcPr>
            <w:tcW w:w="873" w:type="pct"/>
            <w:vAlign w:val="center"/>
          </w:tcPr>
          <w:p w:rsidR="00164971" w:rsidRDefault="0045641E" w:rsidP="007B298C">
            <w:pPr>
              <w:spacing w:after="0"/>
              <w:ind w:firstLine="0"/>
              <w:jc w:val="center"/>
              <w:rPr>
                <w:rFonts w:eastAsiaTheme="minorEastAsia"/>
              </w:rPr>
            </w:pPr>
            <w:r>
              <w:rPr>
                <w:rFonts w:eastAsiaTheme="minorEastAsia"/>
              </w:rPr>
              <w:t>92%</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4</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4</w:t>
            </w:r>
          </w:p>
        </w:tc>
        <w:tc>
          <w:tcPr>
            <w:tcW w:w="413" w:type="pct"/>
            <w:vAlign w:val="center"/>
          </w:tcPr>
          <w:p w:rsidR="00164971" w:rsidRDefault="00881AC0" w:rsidP="007B298C">
            <w:pPr>
              <w:spacing w:after="0"/>
              <w:ind w:firstLine="0"/>
              <w:jc w:val="center"/>
              <w:rPr>
                <w:rFonts w:eastAsiaTheme="minorEastAsia"/>
              </w:rPr>
            </w:pPr>
            <w:r>
              <w:rPr>
                <w:rFonts w:eastAsiaTheme="minorEastAsia"/>
              </w:rPr>
              <w:t>12</w:t>
            </w:r>
          </w:p>
        </w:tc>
        <w:tc>
          <w:tcPr>
            <w:tcW w:w="341" w:type="pct"/>
            <w:vAlign w:val="center"/>
          </w:tcPr>
          <w:p w:rsidR="00164971" w:rsidRDefault="00881AC0" w:rsidP="007B298C">
            <w:pPr>
              <w:spacing w:after="0"/>
              <w:ind w:firstLine="0"/>
              <w:jc w:val="center"/>
              <w:rPr>
                <w:rFonts w:eastAsiaTheme="minorEastAsia"/>
              </w:rPr>
            </w:pPr>
            <w:r>
              <w:rPr>
                <w:rFonts w:eastAsiaTheme="minorEastAsia"/>
              </w:rPr>
              <w:t>8</w:t>
            </w:r>
          </w:p>
        </w:tc>
        <w:tc>
          <w:tcPr>
            <w:tcW w:w="362" w:type="pct"/>
            <w:vAlign w:val="center"/>
          </w:tcPr>
          <w:p w:rsidR="00164971" w:rsidRDefault="00881AC0" w:rsidP="007B298C">
            <w:pPr>
              <w:spacing w:after="0"/>
              <w:ind w:firstLine="0"/>
              <w:jc w:val="center"/>
              <w:rPr>
                <w:rFonts w:eastAsiaTheme="minorEastAsia"/>
              </w:rPr>
            </w:pPr>
            <w:r>
              <w:rPr>
                <w:rFonts w:eastAsiaTheme="minorEastAsia"/>
              </w:rPr>
              <w:t>0</w:t>
            </w:r>
          </w:p>
        </w:tc>
        <w:tc>
          <w:tcPr>
            <w:tcW w:w="420" w:type="pct"/>
            <w:vAlign w:val="center"/>
          </w:tcPr>
          <w:p w:rsidR="00164971" w:rsidRDefault="00881AC0" w:rsidP="007B298C">
            <w:pPr>
              <w:spacing w:after="0"/>
              <w:ind w:firstLine="0"/>
              <w:jc w:val="center"/>
              <w:rPr>
                <w:rFonts w:eastAsiaTheme="minorEastAsia"/>
              </w:rPr>
            </w:pPr>
            <w:r>
              <w:rPr>
                <w:rFonts w:eastAsiaTheme="minorEastAsia"/>
              </w:rPr>
              <w:t>0</w:t>
            </w:r>
          </w:p>
        </w:tc>
        <w:tc>
          <w:tcPr>
            <w:tcW w:w="492" w:type="pct"/>
            <w:vAlign w:val="center"/>
          </w:tcPr>
          <w:p w:rsidR="00164971" w:rsidRDefault="00881AC0" w:rsidP="007B298C">
            <w:pPr>
              <w:spacing w:after="0"/>
              <w:ind w:firstLine="0"/>
              <w:jc w:val="center"/>
              <w:rPr>
                <w:rFonts w:eastAsiaTheme="minorEastAsia"/>
              </w:rPr>
            </w:pPr>
            <w:r>
              <w:rPr>
                <w:rFonts w:eastAsiaTheme="minorEastAsia"/>
              </w:rPr>
              <w:t>0</w:t>
            </w:r>
          </w:p>
        </w:tc>
        <w:tc>
          <w:tcPr>
            <w:tcW w:w="859" w:type="pct"/>
            <w:vAlign w:val="center"/>
          </w:tcPr>
          <w:p w:rsidR="00164971" w:rsidRDefault="00881AC0" w:rsidP="007B298C">
            <w:pPr>
              <w:spacing w:after="0"/>
              <w:ind w:firstLine="0"/>
              <w:jc w:val="center"/>
              <w:rPr>
                <w:rFonts w:eastAsiaTheme="minorEastAsia"/>
              </w:rPr>
            </w:pPr>
            <w:r>
              <w:rPr>
                <w:rFonts w:eastAsiaTheme="minorEastAsia"/>
              </w:rPr>
              <w:t>92</w:t>
            </w:r>
          </w:p>
        </w:tc>
        <w:tc>
          <w:tcPr>
            <w:tcW w:w="873" w:type="pct"/>
            <w:vAlign w:val="center"/>
          </w:tcPr>
          <w:p w:rsidR="00164971" w:rsidRDefault="00881AC0" w:rsidP="007B298C">
            <w:pPr>
              <w:spacing w:after="0"/>
              <w:ind w:firstLine="0"/>
              <w:jc w:val="center"/>
              <w:rPr>
                <w:rFonts w:eastAsiaTheme="minorEastAsia"/>
              </w:rPr>
            </w:pPr>
            <w:r>
              <w:rPr>
                <w:rFonts w:eastAsiaTheme="minorEastAsia"/>
              </w:rPr>
              <w:t>92%</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5</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5</w:t>
            </w:r>
          </w:p>
        </w:tc>
        <w:tc>
          <w:tcPr>
            <w:tcW w:w="413" w:type="pct"/>
            <w:vAlign w:val="center"/>
          </w:tcPr>
          <w:p w:rsidR="00164971" w:rsidRDefault="00881AC0" w:rsidP="007B298C">
            <w:pPr>
              <w:spacing w:after="0"/>
              <w:ind w:firstLine="0"/>
              <w:jc w:val="center"/>
              <w:rPr>
                <w:rFonts w:eastAsiaTheme="minorEastAsia"/>
              </w:rPr>
            </w:pPr>
            <w:r>
              <w:rPr>
                <w:rFonts w:eastAsiaTheme="minorEastAsia"/>
              </w:rPr>
              <w:t>9</w:t>
            </w:r>
          </w:p>
        </w:tc>
        <w:tc>
          <w:tcPr>
            <w:tcW w:w="341" w:type="pct"/>
            <w:vAlign w:val="center"/>
          </w:tcPr>
          <w:p w:rsidR="00164971" w:rsidRDefault="00881AC0" w:rsidP="007B298C">
            <w:pPr>
              <w:spacing w:after="0"/>
              <w:ind w:firstLine="0"/>
              <w:jc w:val="center"/>
              <w:rPr>
                <w:rFonts w:eastAsiaTheme="minorEastAsia"/>
              </w:rPr>
            </w:pPr>
            <w:r>
              <w:rPr>
                <w:rFonts w:eastAsiaTheme="minorEastAsia"/>
              </w:rPr>
              <w:t>9</w:t>
            </w:r>
          </w:p>
        </w:tc>
        <w:tc>
          <w:tcPr>
            <w:tcW w:w="362" w:type="pct"/>
            <w:vAlign w:val="center"/>
          </w:tcPr>
          <w:p w:rsidR="00164971" w:rsidRDefault="00881AC0" w:rsidP="007B298C">
            <w:pPr>
              <w:spacing w:after="0"/>
              <w:ind w:firstLine="0"/>
              <w:jc w:val="center"/>
              <w:rPr>
                <w:rFonts w:eastAsiaTheme="minorEastAsia"/>
              </w:rPr>
            </w:pPr>
            <w:r>
              <w:rPr>
                <w:rFonts w:eastAsiaTheme="minorEastAsia"/>
              </w:rPr>
              <w:t>2</w:t>
            </w:r>
          </w:p>
        </w:tc>
        <w:tc>
          <w:tcPr>
            <w:tcW w:w="420" w:type="pct"/>
            <w:vAlign w:val="center"/>
          </w:tcPr>
          <w:p w:rsidR="00164971" w:rsidRDefault="00881AC0" w:rsidP="007B298C">
            <w:pPr>
              <w:spacing w:after="0"/>
              <w:ind w:firstLine="0"/>
              <w:jc w:val="center"/>
              <w:rPr>
                <w:rFonts w:eastAsiaTheme="minorEastAsia"/>
              </w:rPr>
            </w:pPr>
            <w:r>
              <w:rPr>
                <w:rFonts w:eastAsiaTheme="minorEastAsia"/>
              </w:rPr>
              <w:t>0</w:t>
            </w:r>
          </w:p>
        </w:tc>
        <w:tc>
          <w:tcPr>
            <w:tcW w:w="492" w:type="pct"/>
            <w:vAlign w:val="center"/>
          </w:tcPr>
          <w:p w:rsidR="00164971" w:rsidRDefault="00881AC0" w:rsidP="007B298C">
            <w:pPr>
              <w:spacing w:after="0"/>
              <w:ind w:firstLine="0"/>
              <w:jc w:val="center"/>
              <w:rPr>
                <w:rFonts w:eastAsiaTheme="minorEastAsia"/>
              </w:rPr>
            </w:pPr>
            <w:r>
              <w:rPr>
                <w:rFonts w:eastAsiaTheme="minorEastAsia"/>
              </w:rPr>
              <w:t>0</w:t>
            </w:r>
          </w:p>
        </w:tc>
        <w:tc>
          <w:tcPr>
            <w:tcW w:w="859" w:type="pct"/>
            <w:vAlign w:val="center"/>
          </w:tcPr>
          <w:p w:rsidR="00164971" w:rsidRDefault="00881AC0" w:rsidP="007B298C">
            <w:pPr>
              <w:spacing w:after="0"/>
              <w:ind w:firstLine="0"/>
              <w:jc w:val="center"/>
              <w:rPr>
                <w:rFonts w:eastAsiaTheme="minorEastAsia"/>
              </w:rPr>
            </w:pPr>
            <w:r>
              <w:rPr>
                <w:rFonts w:eastAsiaTheme="minorEastAsia"/>
              </w:rPr>
              <w:t>87</w:t>
            </w:r>
          </w:p>
        </w:tc>
        <w:tc>
          <w:tcPr>
            <w:tcW w:w="873" w:type="pct"/>
            <w:vAlign w:val="center"/>
          </w:tcPr>
          <w:p w:rsidR="00164971" w:rsidRDefault="00881AC0" w:rsidP="007B298C">
            <w:pPr>
              <w:spacing w:after="0"/>
              <w:ind w:firstLine="0"/>
              <w:jc w:val="center"/>
              <w:rPr>
                <w:rFonts w:eastAsiaTheme="minorEastAsia"/>
              </w:rPr>
            </w:pPr>
            <w:r>
              <w:rPr>
                <w:rFonts w:eastAsiaTheme="minorEastAsia"/>
              </w:rPr>
              <w:t>87%</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6</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6</w:t>
            </w:r>
          </w:p>
        </w:tc>
        <w:tc>
          <w:tcPr>
            <w:tcW w:w="413" w:type="pct"/>
            <w:vAlign w:val="center"/>
          </w:tcPr>
          <w:p w:rsidR="00164971" w:rsidRDefault="00BA01BF" w:rsidP="007B298C">
            <w:pPr>
              <w:spacing w:after="0"/>
              <w:ind w:firstLine="0"/>
              <w:jc w:val="center"/>
              <w:rPr>
                <w:rFonts w:eastAsiaTheme="minorEastAsia"/>
              </w:rPr>
            </w:pPr>
            <w:r>
              <w:rPr>
                <w:rFonts w:eastAsiaTheme="minorEastAsia"/>
              </w:rPr>
              <w:t>15</w:t>
            </w:r>
          </w:p>
        </w:tc>
        <w:tc>
          <w:tcPr>
            <w:tcW w:w="341" w:type="pct"/>
            <w:vAlign w:val="center"/>
          </w:tcPr>
          <w:p w:rsidR="00164971" w:rsidRDefault="00BA01BF" w:rsidP="007B298C">
            <w:pPr>
              <w:spacing w:after="0"/>
              <w:ind w:firstLine="0"/>
              <w:jc w:val="center"/>
              <w:rPr>
                <w:rFonts w:eastAsiaTheme="minorEastAsia"/>
              </w:rPr>
            </w:pPr>
            <w:r>
              <w:rPr>
                <w:rFonts w:eastAsiaTheme="minorEastAsia"/>
              </w:rPr>
              <w:t>5</w:t>
            </w:r>
          </w:p>
        </w:tc>
        <w:tc>
          <w:tcPr>
            <w:tcW w:w="362" w:type="pct"/>
            <w:vAlign w:val="center"/>
          </w:tcPr>
          <w:p w:rsidR="00164971" w:rsidRDefault="00BA01BF" w:rsidP="007B298C">
            <w:pPr>
              <w:spacing w:after="0"/>
              <w:ind w:firstLine="0"/>
              <w:jc w:val="center"/>
              <w:rPr>
                <w:rFonts w:eastAsiaTheme="minorEastAsia"/>
              </w:rPr>
            </w:pPr>
            <w:r>
              <w:rPr>
                <w:rFonts w:eastAsiaTheme="minorEastAsia"/>
              </w:rPr>
              <w:t>0</w:t>
            </w:r>
          </w:p>
        </w:tc>
        <w:tc>
          <w:tcPr>
            <w:tcW w:w="420" w:type="pct"/>
            <w:vAlign w:val="center"/>
          </w:tcPr>
          <w:p w:rsidR="00164971" w:rsidRDefault="00BA01BF" w:rsidP="007B298C">
            <w:pPr>
              <w:spacing w:after="0"/>
              <w:ind w:firstLine="0"/>
              <w:jc w:val="center"/>
              <w:rPr>
                <w:rFonts w:eastAsiaTheme="minorEastAsia"/>
              </w:rPr>
            </w:pPr>
            <w:r>
              <w:rPr>
                <w:rFonts w:eastAsiaTheme="minorEastAsia"/>
              </w:rPr>
              <w:t>0</w:t>
            </w:r>
          </w:p>
        </w:tc>
        <w:tc>
          <w:tcPr>
            <w:tcW w:w="492" w:type="pct"/>
            <w:vAlign w:val="center"/>
          </w:tcPr>
          <w:p w:rsidR="00164971" w:rsidRDefault="00BA01BF" w:rsidP="007B298C">
            <w:pPr>
              <w:spacing w:after="0"/>
              <w:ind w:firstLine="0"/>
              <w:jc w:val="center"/>
              <w:rPr>
                <w:rFonts w:eastAsiaTheme="minorEastAsia"/>
              </w:rPr>
            </w:pPr>
            <w:r>
              <w:rPr>
                <w:rFonts w:eastAsiaTheme="minorEastAsia"/>
              </w:rPr>
              <w:t>0</w:t>
            </w:r>
          </w:p>
        </w:tc>
        <w:tc>
          <w:tcPr>
            <w:tcW w:w="859" w:type="pct"/>
            <w:vAlign w:val="center"/>
          </w:tcPr>
          <w:p w:rsidR="00164971" w:rsidRDefault="00BA01BF" w:rsidP="007B298C">
            <w:pPr>
              <w:spacing w:after="0"/>
              <w:ind w:firstLine="0"/>
              <w:jc w:val="center"/>
              <w:rPr>
                <w:rFonts w:eastAsiaTheme="minorEastAsia"/>
              </w:rPr>
            </w:pPr>
            <w:r>
              <w:rPr>
                <w:rFonts w:eastAsiaTheme="minorEastAsia"/>
              </w:rPr>
              <w:t>95</w:t>
            </w:r>
          </w:p>
        </w:tc>
        <w:tc>
          <w:tcPr>
            <w:tcW w:w="873" w:type="pct"/>
            <w:vAlign w:val="center"/>
          </w:tcPr>
          <w:p w:rsidR="00164971" w:rsidRDefault="00BA01BF" w:rsidP="007B298C">
            <w:pPr>
              <w:spacing w:after="0"/>
              <w:ind w:firstLine="0"/>
              <w:jc w:val="center"/>
              <w:rPr>
                <w:rFonts w:eastAsiaTheme="minorEastAsia"/>
              </w:rPr>
            </w:pPr>
            <w:r>
              <w:rPr>
                <w:rFonts w:eastAsiaTheme="minorEastAsia"/>
              </w:rPr>
              <w:t>95%</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7</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7</w:t>
            </w:r>
          </w:p>
        </w:tc>
        <w:tc>
          <w:tcPr>
            <w:tcW w:w="413" w:type="pct"/>
            <w:vAlign w:val="center"/>
          </w:tcPr>
          <w:p w:rsidR="00164971" w:rsidRDefault="0061390F" w:rsidP="007B298C">
            <w:pPr>
              <w:spacing w:after="0"/>
              <w:ind w:firstLine="0"/>
              <w:jc w:val="center"/>
              <w:rPr>
                <w:rFonts w:eastAsiaTheme="minorEastAsia"/>
              </w:rPr>
            </w:pPr>
            <w:r>
              <w:rPr>
                <w:rFonts w:eastAsiaTheme="minorEastAsia"/>
              </w:rPr>
              <w:t>11</w:t>
            </w:r>
          </w:p>
        </w:tc>
        <w:tc>
          <w:tcPr>
            <w:tcW w:w="341" w:type="pct"/>
            <w:vAlign w:val="center"/>
          </w:tcPr>
          <w:p w:rsidR="00164971" w:rsidRDefault="0061390F" w:rsidP="007B298C">
            <w:pPr>
              <w:spacing w:after="0"/>
              <w:ind w:firstLine="0"/>
              <w:jc w:val="center"/>
              <w:rPr>
                <w:rFonts w:eastAsiaTheme="minorEastAsia"/>
              </w:rPr>
            </w:pPr>
            <w:r>
              <w:rPr>
                <w:rFonts w:eastAsiaTheme="minorEastAsia"/>
              </w:rPr>
              <w:t>9</w:t>
            </w:r>
          </w:p>
        </w:tc>
        <w:tc>
          <w:tcPr>
            <w:tcW w:w="362" w:type="pct"/>
            <w:vAlign w:val="center"/>
          </w:tcPr>
          <w:p w:rsidR="00164971" w:rsidRDefault="0061390F" w:rsidP="007B298C">
            <w:pPr>
              <w:spacing w:after="0"/>
              <w:ind w:firstLine="0"/>
              <w:jc w:val="center"/>
              <w:rPr>
                <w:rFonts w:eastAsiaTheme="minorEastAsia"/>
              </w:rPr>
            </w:pPr>
            <w:r>
              <w:rPr>
                <w:rFonts w:eastAsiaTheme="minorEastAsia"/>
              </w:rPr>
              <w:t>0</w:t>
            </w:r>
          </w:p>
        </w:tc>
        <w:tc>
          <w:tcPr>
            <w:tcW w:w="420" w:type="pct"/>
            <w:vAlign w:val="center"/>
          </w:tcPr>
          <w:p w:rsidR="00164971" w:rsidRDefault="0061390F" w:rsidP="007B298C">
            <w:pPr>
              <w:spacing w:after="0"/>
              <w:ind w:firstLine="0"/>
              <w:jc w:val="center"/>
              <w:rPr>
                <w:rFonts w:eastAsiaTheme="minorEastAsia"/>
              </w:rPr>
            </w:pPr>
            <w:r>
              <w:rPr>
                <w:rFonts w:eastAsiaTheme="minorEastAsia"/>
              </w:rPr>
              <w:t>0</w:t>
            </w:r>
          </w:p>
        </w:tc>
        <w:tc>
          <w:tcPr>
            <w:tcW w:w="492" w:type="pct"/>
            <w:vAlign w:val="center"/>
          </w:tcPr>
          <w:p w:rsidR="00164971" w:rsidRDefault="0061390F" w:rsidP="007B298C">
            <w:pPr>
              <w:spacing w:after="0"/>
              <w:ind w:firstLine="0"/>
              <w:jc w:val="center"/>
              <w:rPr>
                <w:rFonts w:eastAsiaTheme="minorEastAsia"/>
              </w:rPr>
            </w:pPr>
            <w:r>
              <w:rPr>
                <w:rFonts w:eastAsiaTheme="minorEastAsia"/>
              </w:rPr>
              <w:t>0</w:t>
            </w:r>
          </w:p>
        </w:tc>
        <w:tc>
          <w:tcPr>
            <w:tcW w:w="859" w:type="pct"/>
            <w:vAlign w:val="center"/>
          </w:tcPr>
          <w:p w:rsidR="00164971" w:rsidRDefault="0061390F" w:rsidP="007B298C">
            <w:pPr>
              <w:spacing w:after="0"/>
              <w:ind w:firstLine="0"/>
              <w:jc w:val="center"/>
              <w:rPr>
                <w:rFonts w:eastAsiaTheme="minorEastAsia"/>
              </w:rPr>
            </w:pPr>
            <w:r>
              <w:rPr>
                <w:rFonts w:eastAsiaTheme="minorEastAsia"/>
              </w:rPr>
              <w:t>91</w:t>
            </w:r>
          </w:p>
        </w:tc>
        <w:tc>
          <w:tcPr>
            <w:tcW w:w="873" w:type="pct"/>
            <w:vAlign w:val="center"/>
          </w:tcPr>
          <w:p w:rsidR="00164971" w:rsidRDefault="0061390F" w:rsidP="007B298C">
            <w:pPr>
              <w:spacing w:after="0"/>
              <w:ind w:firstLine="0"/>
              <w:jc w:val="center"/>
              <w:rPr>
                <w:rFonts w:eastAsiaTheme="minorEastAsia"/>
              </w:rPr>
            </w:pPr>
            <w:r>
              <w:rPr>
                <w:rFonts w:eastAsiaTheme="minorEastAsia"/>
              </w:rPr>
              <w:t>91%</w:t>
            </w:r>
          </w:p>
        </w:tc>
      </w:tr>
      <w:tr w:rsidR="00881AC0" w:rsidTr="00AB0E64">
        <w:trPr>
          <w:trHeight w:val="283"/>
        </w:trPr>
        <w:tc>
          <w:tcPr>
            <w:tcW w:w="326" w:type="pct"/>
            <w:vAlign w:val="center"/>
          </w:tcPr>
          <w:p w:rsidR="00881AC0" w:rsidRDefault="00881AC0" w:rsidP="007B298C">
            <w:pPr>
              <w:spacing w:after="0"/>
              <w:ind w:firstLine="0"/>
              <w:jc w:val="center"/>
              <w:rPr>
                <w:rFonts w:eastAsiaTheme="minorEastAsia"/>
              </w:rPr>
            </w:pPr>
            <w:r>
              <w:rPr>
                <w:rFonts w:eastAsiaTheme="minorEastAsia"/>
              </w:rPr>
              <w:t>8</w:t>
            </w:r>
          </w:p>
        </w:tc>
        <w:tc>
          <w:tcPr>
            <w:tcW w:w="914" w:type="pct"/>
            <w:vAlign w:val="center"/>
          </w:tcPr>
          <w:p w:rsidR="00881AC0" w:rsidRDefault="00881AC0" w:rsidP="007B298C">
            <w:pPr>
              <w:spacing w:after="0"/>
              <w:ind w:firstLine="0"/>
              <w:jc w:val="center"/>
              <w:rPr>
                <w:rFonts w:eastAsiaTheme="minorEastAsia"/>
              </w:rPr>
            </w:pPr>
            <w:r>
              <w:rPr>
                <w:rFonts w:eastAsiaTheme="minorEastAsia"/>
              </w:rPr>
              <w:t>P8</w:t>
            </w:r>
          </w:p>
        </w:tc>
        <w:tc>
          <w:tcPr>
            <w:tcW w:w="413" w:type="pct"/>
            <w:vAlign w:val="center"/>
          </w:tcPr>
          <w:p w:rsidR="00881AC0" w:rsidRDefault="009B6D9B" w:rsidP="007B298C">
            <w:pPr>
              <w:spacing w:after="0"/>
              <w:ind w:firstLine="0"/>
              <w:jc w:val="center"/>
              <w:rPr>
                <w:rFonts w:eastAsiaTheme="minorEastAsia"/>
              </w:rPr>
            </w:pPr>
            <w:r>
              <w:rPr>
                <w:rFonts w:eastAsiaTheme="minorEastAsia"/>
              </w:rPr>
              <w:t>12</w:t>
            </w:r>
          </w:p>
        </w:tc>
        <w:tc>
          <w:tcPr>
            <w:tcW w:w="341" w:type="pct"/>
            <w:vAlign w:val="center"/>
          </w:tcPr>
          <w:p w:rsidR="00881AC0" w:rsidRDefault="009B6D9B" w:rsidP="007B298C">
            <w:pPr>
              <w:spacing w:after="0"/>
              <w:ind w:firstLine="0"/>
              <w:jc w:val="center"/>
              <w:rPr>
                <w:rFonts w:eastAsiaTheme="minorEastAsia"/>
              </w:rPr>
            </w:pPr>
            <w:r>
              <w:rPr>
                <w:rFonts w:eastAsiaTheme="minorEastAsia"/>
              </w:rPr>
              <w:t>8</w:t>
            </w:r>
          </w:p>
        </w:tc>
        <w:tc>
          <w:tcPr>
            <w:tcW w:w="362" w:type="pct"/>
            <w:vAlign w:val="center"/>
          </w:tcPr>
          <w:p w:rsidR="00881AC0" w:rsidRDefault="009B6D9B" w:rsidP="007B298C">
            <w:pPr>
              <w:spacing w:after="0"/>
              <w:ind w:firstLine="0"/>
              <w:jc w:val="center"/>
              <w:rPr>
                <w:rFonts w:eastAsiaTheme="minorEastAsia"/>
              </w:rPr>
            </w:pPr>
            <w:r>
              <w:rPr>
                <w:rFonts w:eastAsiaTheme="minorEastAsia"/>
              </w:rPr>
              <w:t>0</w:t>
            </w:r>
          </w:p>
        </w:tc>
        <w:tc>
          <w:tcPr>
            <w:tcW w:w="420" w:type="pct"/>
            <w:vAlign w:val="center"/>
          </w:tcPr>
          <w:p w:rsidR="00881AC0" w:rsidRDefault="009B6D9B" w:rsidP="007B298C">
            <w:pPr>
              <w:spacing w:after="0"/>
              <w:ind w:firstLine="0"/>
              <w:jc w:val="center"/>
              <w:rPr>
                <w:rFonts w:eastAsiaTheme="minorEastAsia"/>
              </w:rPr>
            </w:pPr>
            <w:r>
              <w:rPr>
                <w:rFonts w:eastAsiaTheme="minorEastAsia"/>
              </w:rPr>
              <w:t>0</w:t>
            </w:r>
          </w:p>
        </w:tc>
        <w:tc>
          <w:tcPr>
            <w:tcW w:w="492" w:type="pct"/>
            <w:vAlign w:val="center"/>
          </w:tcPr>
          <w:p w:rsidR="00881AC0" w:rsidRDefault="009B6D9B" w:rsidP="007B298C">
            <w:pPr>
              <w:spacing w:after="0"/>
              <w:ind w:firstLine="0"/>
              <w:jc w:val="center"/>
              <w:rPr>
                <w:rFonts w:eastAsiaTheme="minorEastAsia"/>
              </w:rPr>
            </w:pPr>
            <w:r>
              <w:rPr>
                <w:rFonts w:eastAsiaTheme="minorEastAsia"/>
              </w:rPr>
              <w:t>0</w:t>
            </w:r>
          </w:p>
        </w:tc>
        <w:tc>
          <w:tcPr>
            <w:tcW w:w="859" w:type="pct"/>
            <w:vAlign w:val="center"/>
          </w:tcPr>
          <w:p w:rsidR="00881AC0" w:rsidRDefault="009B6D9B" w:rsidP="007B298C">
            <w:pPr>
              <w:spacing w:after="0"/>
              <w:ind w:firstLine="0"/>
              <w:jc w:val="center"/>
              <w:rPr>
                <w:rFonts w:eastAsiaTheme="minorEastAsia"/>
              </w:rPr>
            </w:pPr>
            <w:r>
              <w:rPr>
                <w:rFonts w:eastAsiaTheme="minorEastAsia"/>
              </w:rPr>
              <w:t>92</w:t>
            </w:r>
          </w:p>
        </w:tc>
        <w:tc>
          <w:tcPr>
            <w:tcW w:w="873" w:type="pct"/>
            <w:vAlign w:val="center"/>
          </w:tcPr>
          <w:p w:rsidR="00881AC0" w:rsidRDefault="009B6D9B" w:rsidP="007B298C">
            <w:pPr>
              <w:spacing w:after="0"/>
              <w:ind w:firstLine="0"/>
              <w:jc w:val="center"/>
              <w:rPr>
                <w:rFonts w:eastAsiaTheme="minorEastAsia"/>
              </w:rPr>
            </w:pPr>
            <w:r>
              <w:rPr>
                <w:rFonts w:eastAsiaTheme="minorEastAsia"/>
              </w:rPr>
              <w:t>92%</w:t>
            </w:r>
          </w:p>
        </w:tc>
      </w:tr>
      <w:tr w:rsidR="00881AC0" w:rsidTr="00AB0E64">
        <w:trPr>
          <w:trHeight w:val="283"/>
        </w:trPr>
        <w:tc>
          <w:tcPr>
            <w:tcW w:w="326" w:type="pct"/>
            <w:vAlign w:val="center"/>
          </w:tcPr>
          <w:p w:rsidR="00881AC0" w:rsidRDefault="00881AC0" w:rsidP="007B298C">
            <w:pPr>
              <w:spacing w:after="0"/>
              <w:ind w:firstLine="0"/>
              <w:jc w:val="center"/>
              <w:rPr>
                <w:rFonts w:eastAsiaTheme="minorEastAsia"/>
              </w:rPr>
            </w:pPr>
            <w:r>
              <w:rPr>
                <w:rFonts w:eastAsiaTheme="minorEastAsia"/>
              </w:rPr>
              <w:t>9</w:t>
            </w:r>
          </w:p>
        </w:tc>
        <w:tc>
          <w:tcPr>
            <w:tcW w:w="914" w:type="pct"/>
            <w:vAlign w:val="center"/>
          </w:tcPr>
          <w:p w:rsidR="00881AC0" w:rsidRDefault="00881AC0" w:rsidP="007B298C">
            <w:pPr>
              <w:spacing w:after="0"/>
              <w:ind w:firstLine="0"/>
              <w:jc w:val="center"/>
              <w:rPr>
                <w:rFonts w:eastAsiaTheme="minorEastAsia"/>
              </w:rPr>
            </w:pPr>
            <w:r>
              <w:rPr>
                <w:rFonts w:eastAsiaTheme="minorEastAsia"/>
              </w:rPr>
              <w:t>P9</w:t>
            </w:r>
          </w:p>
        </w:tc>
        <w:tc>
          <w:tcPr>
            <w:tcW w:w="413" w:type="pct"/>
            <w:vAlign w:val="center"/>
          </w:tcPr>
          <w:p w:rsidR="00881AC0" w:rsidRDefault="007A5B18" w:rsidP="007B298C">
            <w:pPr>
              <w:spacing w:after="0"/>
              <w:ind w:firstLine="0"/>
              <w:jc w:val="center"/>
              <w:rPr>
                <w:rFonts w:eastAsiaTheme="minorEastAsia"/>
              </w:rPr>
            </w:pPr>
            <w:r>
              <w:rPr>
                <w:rFonts w:eastAsiaTheme="minorEastAsia"/>
              </w:rPr>
              <w:t>10</w:t>
            </w:r>
          </w:p>
        </w:tc>
        <w:tc>
          <w:tcPr>
            <w:tcW w:w="341" w:type="pct"/>
            <w:vAlign w:val="center"/>
          </w:tcPr>
          <w:p w:rsidR="00881AC0" w:rsidRDefault="007A5B18" w:rsidP="007B298C">
            <w:pPr>
              <w:spacing w:after="0"/>
              <w:ind w:firstLine="0"/>
              <w:jc w:val="center"/>
              <w:rPr>
                <w:rFonts w:eastAsiaTheme="minorEastAsia"/>
              </w:rPr>
            </w:pPr>
            <w:r>
              <w:rPr>
                <w:rFonts w:eastAsiaTheme="minorEastAsia"/>
              </w:rPr>
              <w:t>9</w:t>
            </w:r>
          </w:p>
        </w:tc>
        <w:tc>
          <w:tcPr>
            <w:tcW w:w="362" w:type="pct"/>
            <w:vAlign w:val="center"/>
          </w:tcPr>
          <w:p w:rsidR="00881AC0" w:rsidRDefault="007A5B18" w:rsidP="007B298C">
            <w:pPr>
              <w:spacing w:after="0"/>
              <w:ind w:firstLine="0"/>
              <w:jc w:val="center"/>
              <w:rPr>
                <w:rFonts w:eastAsiaTheme="minorEastAsia"/>
              </w:rPr>
            </w:pPr>
            <w:r>
              <w:rPr>
                <w:rFonts w:eastAsiaTheme="minorEastAsia"/>
              </w:rPr>
              <w:t>1</w:t>
            </w:r>
          </w:p>
        </w:tc>
        <w:tc>
          <w:tcPr>
            <w:tcW w:w="420" w:type="pct"/>
            <w:vAlign w:val="center"/>
          </w:tcPr>
          <w:p w:rsidR="00881AC0" w:rsidRDefault="007A5B18" w:rsidP="007B298C">
            <w:pPr>
              <w:spacing w:after="0"/>
              <w:ind w:firstLine="0"/>
              <w:jc w:val="center"/>
              <w:rPr>
                <w:rFonts w:eastAsiaTheme="minorEastAsia"/>
              </w:rPr>
            </w:pPr>
            <w:r>
              <w:rPr>
                <w:rFonts w:eastAsiaTheme="minorEastAsia"/>
              </w:rPr>
              <w:t>0</w:t>
            </w:r>
          </w:p>
        </w:tc>
        <w:tc>
          <w:tcPr>
            <w:tcW w:w="492" w:type="pct"/>
            <w:vAlign w:val="center"/>
          </w:tcPr>
          <w:p w:rsidR="00881AC0" w:rsidRDefault="007A5B18" w:rsidP="007B298C">
            <w:pPr>
              <w:spacing w:after="0"/>
              <w:ind w:firstLine="0"/>
              <w:jc w:val="center"/>
              <w:rPr>
                <w:rFonts w:eastAsiaTheme="minorEastAsia"/>
              </w:rPr>
            </w:pPr>
            <w:r>
              <w:rPr>
                <w:rFonts w:eastAsiaTheme="minorEastAsia"/>
              </w:rPr>
              <w:t>0</w:t>
            </w:r>
          </w:p>
        </w:tc>
        <w:tc>
          <w:tcPr>
            <w:tcW w:w="859" w:type="pct"/>
            <w:vAlign w:val="center"/>
          </w:tcPr>
          <w:p w:rsidR="00881AC0" w:rsidRDefault="0029744F" w:rsidP="007B298C">
            <w:pPr>
              <w:spacing w:after="0"/>
              <w:ind w:firstLine="0"/>
              <w:jc w:val="center"/>
              <w:rPr>
                <w:rFonts w:eastAsiaTheme="minorEastAsia"/>
              </w:rPr>
            </w:pPr>
            <w:r>
              <w:rPr>
                <w:rFonts w:eastAsiaTheme="minorEastAsia"/>
              </w:rPr>
              <w:t>89</w:t>
            </w:r>
          </w:p>
        </w:tc>
        <w:tc>
          <w:tcPr>
            <w:tcW w:w="873" w:type="pct"/>
            <w:vAlign w:val="center"/>
          </w:tcPr>
          <w:p w:rsidR="00881AC0" w:rsidRDefault="0029744F" w:rsidP="007B298C">
            <w:pPr>
              <w:spacing w:after="0"/>
              <w:ind w:firstLine="0"/>
              <w:jc w:val="center"/>
              <w:rPr>
                <w:rFonts w:eastAsiaTheme="minorEastAsia"/>
              </w:rPr>
            </w:pPr>
            <w:r>
              <w:rPr>
                <w:rFonts w:eastAsiaTheme="minorEastAsia"/>
              </w:rPr>
              <w:t>89%</w:t>
            </w:r>
          </w:p>
        </w:tc>
      </w:tr>
      <w:tr w:rsidR="00881AC0" w:rsidTr="00AB0E64">
        <w:trPr>
          <w:trHeight w:val="283"/>
        </w:trPr>
        <w:tc>
          <w:tcPr>
            <w:tcW w:w="326" w:type="pct"/>
            <w:vAlign w:val="center"/>
          </w:tcPr>
          <w:p w:rsidR="00881AC0" w:rsidRDefault="00881AC0" w:rsidP="007B298C">
            <w:pPr>
              <w:spacing w:after="0"/>
              <w:ind w:firstLine="0"/>
              <w:jc w:val="center"/>
              <w:rPr>
                <w:rFonts w:eastAsiaTheme="minorEastAsia"/>
              </w:rPr>
            </w:pPr>
            <w:r>
              <w:rPr>
                <w:rFonts w:eastAsiaTheme="minorEastAsia"/>
              </w:rPr>
              <w:t>10</w:t>
            </w:r>
          </w:p>
        </w:tc>
        <w:tc>
          <w:tcPr>
            <w:tcW w:w="914" w:type="pct"/>
            <w:vAlign w:val="center"/>
          </w:tcPr>
          <w:p w:rsidR="00881AC0" w:rsidRDefault="00881AC0" w:rsidP="007B298C">
            <w:pPr>
              <w:spacing w:after="0"/>
              <w:ind w:firstLine="0"/>
              <w:jc w:val="center"/>
              <w:rPr>
                <w:rFonts w:eastAsiaTheme="minorEastAsia"/>
              </w:rPr>
            </w:pPr>
            <w:r>
              <w:rPr>
                <w:rFonts w:eastAsiaTheme="minorEastAsia"/>
              </w:rPr>
              <w:t>P10</w:t>
            </w:r>
          </w:p>
        </w:tc>
        <w:tc>
          <w:tcPr>
            <w:tcW w:w="413" w:type="pct"/>
            <w:vAlign w:val="center"/>
          </w:tcPr>
          <w:p w:rsidR="00881AC0" w:rsidRDefault="00DB54DE" w:rsidP="007B298C">
            <w:pPr>
              <w:spacing w:after="0"/>
              <w:ind w:firstLine="0"/>
              <w:jc w:val="center"/>
              <w:rPr>
                <w:rFonts w:eastAsiaTheme="minorEastAsia"/>
              </w:rPr>
            </w:pPr>
            <w:r>
              <w:rPr>
                <w:rFonts w:eastAsiaTheme="minorEastAsia"/>
              </w:rPr>
              <w:t>12</w:t>
            </w:r>
          </w:p>
        </w:tc>
        <w:tc>
          <w:tcPr>
            <w:tcW w:w="341" w:type="pct"/>
            <w:vAlign w:val="center"/>
          </w:tcPr>
          <w:p w:rsidR="00881AC0" w:rsidRDefault="00DB54DE" w:rsidP="007B298C">
            <w:pPr>
              <w:spacing w:after="0"/>
              <w:ind w:firstLine="0"/>
              <w:jc w:val="center"/>
              <w:rPr>
                <w:rFonts w:eastAsiaTheme="minorEastAsia"/>
              </w:rPr>
            </w:pPr>
            <w:r>
              <w:rPr>
                <w:rFonts w:eastAsiaTheme="minorEastAsia"/>
              </w:rPr>
              <w:t>6</w:t>
            </w:r>
          </w:p>
        </w:tc>
        <w:tc>
          <w:tcPr>
            <w:tcW w:w="362" w:type="pct"/>
            <w:vAlign w:val="center"/>
          </w:tcPr>
          <w:p w:rsidR="00881AC0" w:rsidRDefault="00DB54DE" w:rsidP="007B298C">
            <w:pPr>
              <w:spacing w:after="0"/>
              <w:ind w:firstLine="0"/>
              <w:jc w:val="center"/>
              <w:rPr>
                <w:rFonts w:eastAsiaTheme="minorEastAsia"/>
              </w:rPr>
            </w:pPr>
            <w:r>
              <w:rPr>
                <w:rFonts w:eastAsiaTheme="minorEastAsia"/>
              </w:rPr>
              <w:t>1</w:t>
            </w:r>
          </w:p>
        </w:tc>
        <w:tc>
          <w:tcPr>
            <w:tcW w:w="420" w:type="pct"/>
            <w:vAlign w:val="center"/>
          </w:tcPr>
          <w:p w:rsidR="00881AC0" w:rsidRDefault="00DB54DE" w:rsidP="007B298C">
            <w:pPr>
              <w:spacing w:after="0"/>
              <w:ind w:firstLine="0"/>
              <w:jc w:val="center"/>
              <w:rPr>
                <w:rFonts w:eastAsiaTheme="minorEastAsia"/>
              </w:rPr>
            </w:pPr>
            <w:r>
              <w:rPr>
                <w:rFonts w:eastAsiaTheme="minorEastAsia"/>
              </w:rPr>
              <w:t>1</w:t>
            </w:r>
          </w:p>
        </w:tc>
        <w:tc>
          <w:tcPr>
            <w:tcW w:w="492" w:type="pct"/>
            <w:vAlign w:val="center"/>
          </w:tcPr>
          <w:p w:rsidR="00881AC0" w:rsidRDefault="00DB54DE" w:rsidP="007B298C">
            <w:pPr>
              <w:spacing w:after="0"/>
              <w:ind w:firstLine="0"/>
              <w:jc w:val="center"/>
              <w:rPr>
                <w:rFonts w:eastAsiaTheme="minorEastAsia"/>
              </w:rPr>
            </w:pPr>
            <w:r>
              <w:rPr>
                <w:rFonts w:eastAsiaTheme="minorEastAsia"/>
              </w:rPr>
              <w:t>0</w:t>
            </w:r>
          </w:p>
        </w:tc>
        <w:tc>
          <w:tcPr>
            <w:tcW w:w="859" w:type="pct"/>
            <w:vAlign w:val="center"/>
          </w:tcPr>
          <w:p w:rsidR="00881AC0" w:rsidRDefault="00DB0A70" w:rsidP="007B298C">
            <w:pPr>
              <w:spacing w:after="0"/>
              <w:ind w:firstLine="0"/>
              <w:jc w:val="center"/>
              <w:rPr>
                <w:rFonts w:eastAsiaTheme="minorEastAsia"/>
              </w:rPr>
            </w:pPr>
            <w:r>
              <w:rPr>
                <w:rFonts w:eastAsiaTheme="minorEastAsia"/>
              </w:rPr>
              <w:t>89</w:t>
            </w:r>
          </w:p>
        </w:tc>
        <w:tc>
          <w:tcPr>
            <w:tcW w:w="873" w:type="pct"/>
            <w:vAlign w:val="center"/>
          </w:tcPr>
          <w:p w:rsidR="00881AC0" w:rsidRDefault="00DB0A70" w:rsidP="007B298C">
            <w:pPr>
              <w:spacing w:after="0"/>
              <w:ind w:firstLine="0"/>
              <w:jc w:val="center"/>
              <w:rPr>
                <w:rFonts w:eastAsiaTheme="minorEastAsia"/>
              </w:rPr>
            </w:pPr>
            <w:r>
              <w:rPr>
                <w:rFonts w:eastAsiaTheme="minorEastAsia"/>
              </w:rPr>
              <w:t>89%</w:t>
            </w:r>
          </w:p>
        </w:tc>
      </w:tr>
      <w:tr w:rsidR="00164971" w:rsidTr="00AB0E64">
        <w:trPr>
          <w:trHeight w:val="283"/>
        </w:trPr>
        <w:tc>
          <w:tcPr>
            <w:tcW w:w="4127" w:type="pct"/>
            <w:gridSpan w:val="8"/>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Nilai rata-rata persentase</w:t>
            </w:r>
          </w:p>
        </w:tc>
        <w:tc>
          <w:tcPr>
            <w:tcW w:w="873" w:type="pct"/>
            <w:vAlign w:val="center"/>
          </w:tcPr>
          <w:p w:rsidR="00164971" w:rsidRDefault="005E2368" w:rsidP="007B298C">
            <w:pPr>
              <w:spacing w:after="0"/>
              <w:ind w:firstLine="0"/>
              <w:jc w:val="center"/>
              <w:rPr>
                <w:rFonts w:eastAsiaTheme="minorEastAsia"/>
              </w:rPr>
            </w:pPr>
            <w:r>
              <w:rPr>
                <w:rFonts w:eastAsiaTheme="minorEastAsia"/>
              </w:rPr>
              <w:t>90.8%</w:t>
            </w:r>
          </w:p>
        </w:tc>
      </w:tr>
    </w:tbl>
    <w:p w:rsidR="00164971" w:rsidRDefault="00164971" w:rsidP="00B83FDE">
      <w:pPr>
        <w:ind w:firstLine="0"/>
        <w:rPr>
          <w:rFonts w:eastAsiaTheme="minorEastAsia"/>
        </w:rPr>
      </w:pPr>
    </w:p>
    <w:p w:rsidR="00EB7B46" w:rsidRDefault="00782E79" w:rsidP="00782E79">
      <w:pPr>
        <w:ind w:left="284" w:firstLine="0"/>
        <w:jc w:val="center"/>
        <w:rPr>
          <w:rFonts w:eastAsiaTheme="minorEastAsia"/>
        </w:rPr>
      </w:pPr>
      <w:r>
        <w:rPr>
          <w:rFonts w:eastAsiaTheme="minorEastAsia"/>
        </w:rPr>
        <w:lastRenderedPageBreak/>
        <w:t>Gambar</w:t>
      </w:r>
      <w:r w:rsidR="009E519E">
        <w:rPr>
          <w:rFonts w:eastAsiaTheme="minorEastAsia"/>
        </w:rPr>
        <w:t xml:space="preserve"> 15.</w:t>
      </w:r>
      <w:r w:rsidR="00413C1A">
        <w:rPr>
          <w:rFonts w:eastAsiaTheme="minorEastAsia"/>
        </w:rPr>
        <w:t xml:space="preserve"> Grafik </w:t>
      </w:r>
      <w:r w:rsidR="00734FB6">
        <w:rPr>
          <w:rFonts w:eastAsiaTheme="minorEastAsia"/>
        </w:rPr>
        <w:t>p</w:t>
      </w:r>
      <w:r w:rsidR="00111E2C">
        <w:rPr>
          <w:rFonts w:eastAsiaTheme="minorEastAsia"/>
        </w:rPr>
        <w:t>e</w:t>
      </w:r>
      <w:r w:rsidR="00734FB6">
        <w:rPr>
          <w:rFonts w:eastAsiaTheme="minorEastAsia"/>
        </w:rPr>
        <w:t>r</w:t>
      </w:r>
      <w:r w:rsidR="00111E2C">
        <w:rPr>
          <w:rFonts w:eastAsiaTheme="minorEastAsia"/>
        </w:rPr>
        <w:t xml:space="preserve">sentase </w:t>
      </w:r>
      <w:r w:rsidR="00413C1A">
        <w:rPr>
          <w:rFonts w:eastAsiaTheme="minorEastAsia"/>
        </w:rPr>
        <w:t>hasil kuesioner</w:t>
      </w:r>
      <w:r w:rsidR="00624D97">
        <w:rPr>
          <w:rFonts w:eastAsiaTheme="minorEastAsia"/>
        </w:rPr>
        <w:t xml:space="preserve"> </w:t>
      </w:r>
      <w:r w:rsidR="00624D97">
        <w:rPr>
          <w:rFonts w:eastAsiaTheme="minorEastAsia"/>
          <w:i/>
        </w:rPr>
        <w:t xml:space="preserve">game </w:t>
      </w:r>
      <w:r w:rsidR="00624D97">
        <w:rPr>
          <w:rFonts w:eastAsiaTheme="minorEastAsia"/>
        </w:rPr>
        <w:t>edukasi</w:t>
      </w:r>
    </w:p>
    <w:p w:rsidR="00624D97" w:rsidRDefault="00F11FB1" w:rsidP="007D1546">
      <w:pPr>
        <w:ind w:left="284" w:firstLine="0"/>
        <w:jc w:val="center"/>
        <w:rPr>
          <w:rFonts w:eastAsiaTheme="minorEastAsia"/>
        </w:rPr>
      </w:pPr>
      <w:r>
        <w:rPr>
          <w:rFonts w:eastAsiaTheme="minorEastAsia"/>
        </w:rPr>
        <w:drawing>
          <wp:inline distT="0" distB="0" distL="0" distR="0">
            <wp:extent cx="5772150" cy="3200400"/>
            <wp:effectExtent l="0" t="0" r="19050" b="1905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F11FB1" w:rsidRPr="00FD3514" w:rsidRDefault="001F36CC" w:rsidP="00FD3514">
      <w:pPr>
        <w:ind w:left="284"/>
        <w:rPr>
          <w:rFonts w:eastAsiaTheme="minorEastAsia"/>
        </w:rPr>
      </w:pPr>
      <w:r>
        <w:rPr>
          <w:rFonts w:eastAsiaTheme="minorEastAsia"/>
        </w:rPr>
        <w:t xml:space="preserve">Berdasarkan hasil pengujian menggunakan metode kuesioner diperoleh persentase nilai rata-rata yaitu 90,8%. 97% responden menyatakan </w:t>
      </w:r>
      <w:r w:rsidRPr="008C2B29">
        <w:rPr>
          <w:rFonts w:eastAsiaTheme="minorEastAsia"/>
          <w:i/>
        </w:rPr>
        <w:t>game</w:t>
      </w:r>
      <w:r>
        <w:rPr>
          <w:rFonts w:eastAsiaTheme="minorEastAsia"/>
        </w:rPr>
        <w:t xml:space="preserve"> menarik untuk dimainkan. 84% responden menyatakan </w:t>
      </w:r>
      <w:r w:rsidRPr="001F36CC">
        <w:rPr>
          <w:rFonts w:eastAsiaTheme="minorEastAsia"/>
          <w:i/>
        </w:rPr>
        <w:t>game</w:t>
      </w:r>
      <w:r>
        <w:rPr>
          <w:rFonts w:eastAsiaTheme="minorEastAsia"/>
        </w:rPr>
        <w:t xml:space="preserve"> mudah digunakan, 92% responden menyatakan bahasa yang digunakan dalam </w:t>
      </w:r>
      <w:r>
        <w:rPr>
          <w:rFonts w:eastAsiaTheme="minorEastAsia"/>
          <w:i/>
        </w:rPr>
        <w:t xml:space="preserve">game </w:t>
      </w:r>
      <w:r>
        <w:rPr>
          <w:rFonts w:eastAsiaTheme="minorEastAsia"/>
        </w:rPr>
        <w:t xml:space="preserve">mudah dimengerti, 92% responden menyatakan pertanyaan dalam </w:t>
      </w:r>
      <w:r>
        <w:rPr>
          <w:rFonts w:eastAsiaTheme="minorEastAsia"/>
          <w:i/>
        </w:rPr>
        <w:t xml:space="preserve">game </w:t>
      </w:r>
      <w:r>
        <w:rPr>
          <w:rFonts w:eastAsiaTheme="minorEastAsia"/>
        </w:rPr>
        <w:t xml:space="preserve">mudah untuk dikerjakan, 87% responden menyatakan materi pembelajaran dalam </w:t>
      </w:r>
      <w:r>
        <w:rPr>
          <w:rFonts w:eastAsiaTheme="minorEastAsia"/>
          <w:i/>
        </w:rPr>
        <w:t xml:space="preserve">game </w:t>
      </w:r>
      <w:r>
        <w:rPr>
          <w:rFonts w:eastAsiaTheme="minorEastAsia"/>
        </w:rPr>
        <w:t xml:space="preserve">mudah untuk dimengerti, 95% responden menyatakan tampilan </w:t>
      </w:r>
      <w:r>
        <w:rPr>
          <w:rFonts w:eastAsiaTheme="minorEastAsia"/>
          <w:i/>
        </w:rPr>
        <w:t xml:space="preserve">game </w:t>
      </w:r>
      <w:r>
        <w:rPr>
          <w:rFonts w:eastAsiaTheme="minorEastAsia"/>
        </w:rPr>
        <w:t xml:space="preserve">tidak membosankan, </w:t>
      </w:r>
      <w:r w:rsidR="00FD3514">
        <w:rPr>
          <w:rFonts w:eastAsiaTheme="minorEastAsia"/>
        </w:rPr>
        <w:t xml:space="preserve">91% responden menyatakan </w:t>
      </w:r>
      <w:r w:rsidR="00FD3514">
        <w:rPr>
          <w:rFonts w:eastAsiaTheme="minorEastAsia"/>
          <w:i/>
        </w:rPr>
        <w:t xml:space="preserve">game </w:t>
      </w:r>
      <w:r w:rsidR="00FD3514">
        <w:rPr>
          <w:rFonts w:eastAsiaTheme="minorEastAsia"/>
        </w:rPr>
        <w:t xml:space="preserve">dapat membantu memahami materi pembelajaran dengan lebih mudah. 92% responden menyatakan </w:t>
      </w:r>
      <w:r w:rsidR="00FD3514">
        <w:rPr>
          <w:rFonts w:eastAsiaTheme="minorEastAsia"/>
          <w:i/>
        </w:rPr>
        <w:t xml:space="preserve">game </w:t>
      </w:r>
      <w:r w:rsidR="00FD3514">
        <w:rPr>
          <w:rFonts w:eastAsiaTheme="minorEastAsia"/>
        </w:rPr>
        <w:t xml:space="preserve">dapat meningkatkan minat belajar, 89% responden menyatakan tombol dalam </w:t>
      </w:r>
      <w:r w:rsidR="00FD3514">
        <w:rPr>
          <w:rFonts w:eastAsiaTheme="minorEastAsia"/>
          <w:i/>
        </w:rPr>
        <w:t xml:space="preserve">game </w:t>
      </w:r>
      <w:r w:rsidR="00FD3514">
        <w:rPr>
          <w:rFonts w:eastAsiaTheme="minorEastAsia"/>
        </w:rPr>
        <w:t>dapat berfungsi dengan baik, 89% responden menyatakan tombol dalam game mudah untuk dimengerti dan digunakan.</w:t>
      </w:r>
    </w:p>
    <w:p w:rsidR="00F11FB1" w:rsidRDefault="00F11FB1" w:rsidP="00F11FB1">
      <w:pPr>
        <w:ind w:firstLine="0"/>
        <w:jc w:val="center"/>
        <w:rPr>
          <w:rFonts w:eastAsiaTheme="minorEastAsia"/>
        </w:rPr>
      </w:pPr>
      <w:r>
        <w:rPr>
          <w:rFonts w:eastAsiaTheme="minorEastAsia"/>
        </w:rPr>
        <w:t>Tabel 5. Keterangan pertanyaan</w:t>
      </w:r>
    </w:p>
    <w:tbl>
      <w:tblPr>
        <w:tblStyle w:val="TableGrid"/>
        <w:tblW w:w="8704" w:type="dxa"/>
        <w:tblInd w:w="392"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6010"/>
        <w:gridCol w:w="2694"/>
      </w:tblGrid>
      <w:tr w:rsidR="00B753EE" w:rsidTr="00E53E66">
        <w:trPr>
          <w:trHeight w:val="340"/>
        </w:trPr>
        <w:tc>
          <w:tcPr>
            <w:tcW w:w="6010" w:type="dxa"/>
            <w:tcBorders>
              <w:top w:val="single" w:sz="18" w:space="0" w:color="auto"/>
              <w:bottom w:val="single" w:sz="2" w:space="0" w:color="auto"/>
            </w:tcBorders>
            <w:vAlign w:val="center"/>
          </w:tcPr>
          <w:p w:rsidR="00B753EE" w:rsidRPr="005433F3" w:rsidRDefault="00B753EE" w:rsidP="00CA49F3">
            <w:pPr>
              <w:spacing w:after="0"/>
              <w:ind w:firstLine="0"/>
              <w:jc w:val="left"/>
              <w:rPr>
                <w:rFonts w:eastAsiaTheme="minorEastAsia"/>
                <w:b/>
              </w:rPr>
            </w:pPr>
            <w:r w:rsidRPr="005433F3">
              <w:rPr>
                <w:rFonts w:eastAsiaTheme="minorEastAsia"/>
                <w:b/>
              </w:rPr>
              <w:t>Keterangan pertanyaan</w:t>
            </w:r>
          </w:p>
        </w:tc>
        <w:tc>
          <w:tcPr>
            <w:tcW w:w="2694" w:type="dxa"/>
            <w:tcBorders>
              <w:top w:val="single" w:sz="18" w:space="0" w:color="auto"/>
              <w:bottom w:val="single" w:sz="2" w:space="0" w:color="auto"/>
            </w:tcBorders>
            <w:vAlign w:val="center"/>
          </w:tcPr>
          <w:p w:rsidR="00B753EE" w:rsidRPr="005433F3" w:rsidRDefault="00B753EE" w:rsidP="00CA49F3">
            <w:pPr>
              <w:spacing w:after="0"/>
              <w:ind w:firstLine="0"/>
              <w:jc w:val="left"/>
              <w:rPr>
                <w:rFonts w:eastAsiaTheme="minorEastAsia"/>
                <w:b/>
              </w:rPr>
            </w:pPr>
            <w:r w:rsidRPr="005433F3">
              <w:rPr>
                <w:rFonts w:eastAsiaTheme="minorEastAsia"/>
                <w:b/>
              </w:rPr>
              <w:t>Keterangan jawaban</w:t>
            </w:r>
          </w:p>
        </w:tc>
      </w:tr>
      <w:tr w:rsidR="00B753EE" w:rsidTr="00E53E66">
        <w:trPr>
          <w:trHeight w:val="340"/>
        </w:trPr>
        <w:tc>
          <w:tcPr>
            <w:tcW w:w="6010" w:type="dxa"/>
            <w:tcBorders>
              <w:top w:val="single" w:sz="2" w:space="0" w:color="auto"/>
            </w:tcBorders>
            <w:vAlign w:val="center"/>
          </w:tcPr>
          <w:p w:rsidR="00B753EE" w:rsidRPr="00F11FB1" w:rsidRDefault="00B753EE" w:rsidP="00F11FB1">
            <w:pPr>
              <w:spacing w:after="0"/>
              <w:ind w:firstLine="0"/>
              <w:jc w:val="left"/>
              <w:rPr>
                <w:rFonts w:eastAsiaTheme="minorEastAsia"/>
              </w:rPr>
            </w:pPr>
            <w:r>
              <w:rPr>
                <w:rFonts w:eastAsiaTheme="minorEastAsia"/>
              </w:rPr>
              <w:t xml:space="preserve">P1: Apakah </w:t>
            </w:r>
            <w:r>
              <w:rPr>
                <w:rFonts w:eastAsiaTheme="minorEastAsia"/>
                <w:i/>
              </w:rPr>
              <w:t xml:space="preserve">game </w:t>
            </w:r>
            <w:r>
              <w:rPr>
                <w:rFonts w:eastAsiaTheme="minorEastAsia"/>
              </w:rPr>
              <w:t>ini menarik?</w:t>
            </w:r>
          </w:p>
        </w:tc>
        <w:tc>
          <w:tcPr>
            <w:tcW w:w="2694" w:type="dxa"/>
            <w:tcBorders>
              <w:top w:val="single" w:sz="2" w:space="0" w:color="auto"/>
            </w:tcBorders>
            <w:vAlign w:val="center"/>
          </w:tcPr>
          <w:p w:rsidR="00B753EE" w:rsidRDefault="00B753EE" w:rsidP="00F11FB1">
            <w:pPr>
              <w:spacing w:after="0"/>
              <w:ind w:firstLine="0"/>
              <w:jc w:val="left"/>
              <w:rPr>
                <w:rFonts w:eastAsiaTheme="minorEastAsia"/>
              </w:rPr>
            </w:pPr>
            <w:r>
              <w:rPr>
                <w:rFonts w:eastAsiaTheme="minorEastAsia"/>
              </w:rPr>
              <w:t>SS: Sangat setuju</w:t>
            </w:r>
          </w:p>
        </w:tc>
      </w:tr>
      <w:tr w:rsidR="00B753EE" w:rsidTr="00E53E66">
        <w:trPr>
          <w:trHeight w:val="340"/>
        </w:trPr>
        <w:tc>
          <w:tcPr>
            <w:tcW w:w="6010" w:type="dxa"/>
            <w:vAlign w:val="center"/>
          </w:tcPr>
          <w:p w:rsidR="00B753EE" w:rsidRPr="00F11FB1" w:rsidRDefault="00B753EE" w:rsidP="00F11FB1">
            <w:pPr>
              <w:spacing w:after="0"/>
              <w:ind w:firstLine="0"/>
              <w:jc w:val="left"/>
              <w:rPr>
                <w:rFonts w:eastAsiaTheme="minorEastAsia"/>
              </w:rPr>
            </w:pPr>
            <w:r>
              <w:rPr>
                <w:rFonts w:eastAsiaTheme="minorEastAsia"/>
              </w:rPr>
              <w:t xml:space="preserve">P2: Apakah </w:t>
            </w:r>
            <w:r>
              <w:rPr>
                <w:rFonts w:eastAsiaTheme="minorEastAsia"/>
                <w:i/>
              </w:rPr>
              <w:t xml:space="preserve">game </w:t>
            </w:r>
            <w:r>
              <w:rPr>
                <w:rFonts w:eastAsiaTheme="minorEastAsia"/>
              </w:rPr>
              <w:t>ini mudah digunakan?</w:t>
            </w:r>
          </w:p>
        </w:tc>
        <w:tc>
          <w:tcPr>
            <w:tcW w:w="2694" w:type="dxa"/>
            <w:vAlign w:val="center"/>
          </w:tcPr>
          <w:p w:rsidR="00B753EE" w:rsidRDefault="00B753EE" w:rsidP="00F11FB1">
            <w:pPr>
              <w:spacing w:after="0"/>
              <w:ind w:firstLine="0"/>
              <w:jc w:val="left"/>
              <w:rPr>
                <w:rFonts w:eastAsiaTheme="minorEastAsia"/>
              </w:rPr>
            </w:pPr>
            <w:r>
              <w:rPr>
                <w:rFonts w:eastAsiaTheme="minorEastAsia"/>
              </w:rPr>
              <w:t>S: Setuju</w:t>
            </w: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P3: Apakah bahasa yang digunakan mudah dimengerti?</w:t>
            </w:r>
          </w:p>
        </w:tc>
        <w:tc>
          <w:tcPr>
            <w:tcW w:w="2694" w:type="dxa"/>
            <w:vAlign w:val="center"/>
          </w:tcPr>
          <w:p w:rsidR="00B753EE" w:rsidRDefault="00B753EE" w:rsidP="00F11FB1">
            <w:pPr>
              <w:spacing w:after="0"/>
              <w:ind w:firstLine="0"/>
              <w:jc w:val="left"/>
              <w:rPr>
                <w:rFonts w:eastAsiaTheme="minorEastAsia"/>
              </w:rPr>
            </w:pPr>
            <w:r>
              <w:rPr>
                <w:rFonts w:eastAsiaTheme="minorEastAsia"/>
              </w:rPr>
              <w:t>N: Netral</w:t>
            </w: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P4: Pertanyaan dalam game dapat dikerjakan</w:t>
            </w:r>
          </w:p>
        </w:tc>
        <w:tc>
          <w:tcPr>
            <w:tcW w:w="2694" w:type="dxa"/>
            <w:vAlign w:val="center"/>
          </w:tcPr>
          <w:p w:rsidR="00B753EE" w:rsidRDefault="00B753EE" w:rsidP="00F11FB1">
            <w:pPr>
              <w:spacing w:after="0"/>
              <w:ind w:firstLine="0"/>
              <w:jc w:val="left"/>
              <w:rPr>
                <w:rFonts w:eastAsiaTheme="minorEastAsia"/>
              </w:rPr>
            </w:pPr>
            <w:r>
              <w:rPr>
                <w:rFonts w:eastAsiaTheme="minorEastAsia"/>
              </w:rPr>
              <w:t>TS: Tidak setuju</w:t>
            </w: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P5: Materi pembelajaran mudah dimengerti</w:t>
            </w:r>
          </w:p>
        </w:tc>
        <w:tc>
          <w:tcPr>
            <w:tcW w:w="2694" w:type="dxa"/>
            <w:vAlign w:val="center"/>
          </w:tcPr>
          <w:p w:rsidR="00B753EE" w:rsidRDefault="00B753EE" w:rsidP="00F11FB1">
            <w:pPr>
              <w:spacing w:after="0"/>
              <w:ind w:firstLine="0"/>
              <w:jc w:val="left"/>
              <w:rPr>
                <w:rFonts w:eastAsiaTheme="minorEastAsia"/>
              </w:rPr>
            </w:pPr>
            <w:r>
              <w:rPr>
                <w:rFonts w:eastAsiaTheme="minorEastAsia"/>
              </w:rPr>
              <w:t>STS: Sangat tidak setuju</w:t>
            </w:r>
          </w:p>
        </w:tc>
      </w:tr>
      <w:tr w:rsidR="00B753EE" w:rsidTr="00E53E66">
        <w:trPr>
          <w:trHeight w:val="340"/>
        </w:trPr>
        <w:tc>
          <w:tcPr>
            <w:tcW w:w="6010" w:type="dxa"/>
            <w:vAlign w:val="center"/>
          </w:tcPr>
          <w:p w:rsidR="00B753EE" w:rsidRPr="00F11FB1" w:rsidRDefault="00B753EE" w:rsidP="00F11FB1">
            <w:pPr>
              <w:spacing w:after="0"/>
              <w:ind w:firstLine="0"/>
              <w:jc w:val="left"/>
              <w:rPr>
                <w:rFonts w:eastAsiaTheme="minorEastAsia"/>
              </w:rPr>
            </w:pPr>
            <w:r>
              <w:rPr>
                <w:rFonts w:eastAsiaTheme="minorEastAsia"/>
              </w:rPr>
              <w:t xml:space="preserve">P6: Tampilan </w:t>
            </w:r>
            <w:r>
              <w:rPr>
                <w:rFonts w:eastAsiaTheme="minorEastAsia"/>
                <w:i/>
              </w:rPr>
              <w:t xml:space="preserve">game </w:t>
            </w:r>
            <w:r>
              <w:rPr>
                <w:rFonts w:eastAsiaTheme="minorEastAsia"/>
              </w:rPr>
              <w:t>tidak membosankan</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P7: Game dapat membantu memahami materi pembelajaran</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8: </w:t>
            </w:r>
            <w:r>
              <w:rPr>
                <w:i/>
              </w:rPr>
              <w:t>Game</w:t>
            </w:r>
            <w:r>
              <w:t xml:space="preserve"> dapat meningkatkan minat belajar</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9: </w:t>
            </w:r>
            <w:r>
              <w:t xml:space="preserve">Tombol dalam </w:t>
            </w:r>
            <w:r>
              <w:rPr>
                <w:i/>
              </w:rPr>
              <w:t>game</w:t>
            </w:r>
            <w:r>
              <w:t xml:space="preserve"> berfungsi dengan baik</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10: </w:t>
            </w:r>
            <w:r w:rsidRPr="00205984">
              <w:rPr>
                <w:rFonts w:eastAsiaTheme="minorEastAsia"/>
              </w:rPr>
              <w:t>Tombol dalam game dapat digunakan dengan mudah dan dimengerti</w:t>
            </w:r>
          </w:p>
        </w:tc>
        <w:tc>
          <w:tcPr>
            <w:tcW w:w="2694" w:type="dxa"/>
            <w:vAlign w:val="center"/>
          </w:tcPr>
          <w:p w:rsidR="00B753EE" w:rsidRDefault="00B753EE" w:rsidP="00F11FB1">
            <w:pPr>
              <w:spacing w:after="0"/>
              <w:ind w:firstLine="0"/>
              <w:jc w:val="left"/>
              <w:rPr>
                <w:rFonts w:eastAsiaTheme="minorEastAsia"/>
              </w:rPr>
            </w:pPr>
          </w:p>
        </w:tc>
      </w:tr>
    </w:tbl>
    <w:p w:rsidR="00F11FB1" w:rsidRDefault="005E2F6C" w:rsidP="00650296">
      <w:pPr>
        <w:pStyle w:val="Subjudul"/>
        <w:rPr>
          <w:rFonts w:eastAsiaTheme="minorEastAsia"/>
        </w:rPr>
      </w:pPr>
      <w:r>
        <w:rPr>
          <w:rFonts w:eastAsiaTheme="minorEastAsia"/>
        </w:rPr>
        <w:lastRenderedPageBreak/>
        <w:t>PENUTUP</w:t>
      </w:r>
    </w:p>
    <w:p w:rsidR="00650296" w:rsidRDefault="003176F9" w:rsidP="00650296">
      <w:pPr>
        <w:pStyle w:val="Subjudul"/>
        <w:numPr>
          <w:ilvl w:val="0"/>
          <w:numId w:val="0"/>
        </w:numPr>
        <w:ind w:left="284"/>
        <w:rPr>
          <w:rFonts w:eastAsiaTheme="minorEastAsia"/>
          <w:b w:val="0"/>
        </w:rPr>
      </w:pPr>
      <w:r>
        <w:rPr>
          <w:rFonts w:eastAsiaTheme="minorEastAsia"/>
          <w:b w:val="0"/>
        </w:rPr>
        <w:t>Berdasarkan penelitian yang telah dilakukan dapat ditarik kesimpulan yaitu:</w:t>
      </w:r>
    </w:p>
    <w:p w:rsidR="003176F9" w:rsidRDefault="007A2878" w:rsidP="003176F9">
      <w:pPr>
        <w:pStyle w:val="Subjudul"/>
        <w:numPr>
          <w:ilvl w:val="0"/>
          <w:numId w:val="18"/>
        </w:numPr>
        <w:ind w:left="709" w:hanging="425"/>
        <w:rPr>
          <w:rFonts w:eastAsiaTheme="minorEastAsia"/>
          <w:b w:val="0"/>
        </w:rPr>
      </w:pPr>
      <w:r>
        <w:rPr>
          <w:rFonts w:eastAsiaTheme="minorEastAsia"/>
          <w:b w:val="0"/>
        </w:rPr>
        <w:t>Peneliti telah</w:t>
      </w:r>
      <w:r w:rsidR="00FE2440">
        <w:rPr>
          <w:rFonts w:eastAsiaTheme="minorEastAsia"/>
          <w:b w:val="0"/>
        </w:rPr>
        <w:t xml:space="preserve"> berhasil</w:t>
      </w:r>
      <w:r>
        <w:rPr>
          <w:rFonts w:eastAsiaTheme="minorEastAsia"/>
          <w:b w:val="0"/>
        </w:rPr>
        <w:t xml:space="preserve"> membuat </w:t>
      </w:r>
      <w:r>
        <w:rPr>
          <w:rFonts w:eastAsiaTheme="minorEastAsia"/>
          <w:b w:val="0"/>
          <w:i/>
        </w:rPr>
        <w:t xml:space="preserve">game </w:t>
      </w:r>
      <w:r>
        <w:rPr>
          <w:rFonts w:eastAsiaTheme="minorEastAsia"/>
          <w:b w:val="0"/>
        </w:rPr>
        <w:t xml:space="preserve">edukasi pengenalan iklim dan cuaca </w:t>
      </w:r>
      <w:r w:rsidR="006C1375">
        <w:rPr>
          <w:rFonts w:eastAsiaTheme="minorEastAsia"/>
          <w:b w:val="0"/>
        </w:rPr>
        <w:t xml:space="preserve">yang dapat membantu </w:t>
      </w:r>
      <w:r w:rsidR="008A1078">
        <w:rPr>
          <w:rFonts w:eastAsiaTheme="minorEastAsia"/>
          <w:b w:val="0"/>
        </w:rPr>
        <w:t>proses belajar siswa</w:t>
      </w:r>
      <w:r w:rsidR="00A85EEB">
        <w:rPr>
          <w:rFonts w:eastAsiaTheme="minorEastAsia"/>
          <w:b w:val="0"/>
        </w:rPr>
        <w:t>.</w:t>
      </w:r>
    </w:p>
    <w:p w:rsidR="007A2878" w:rsidRDefault="007A2878" w:rsidP="003176F9">
      <w:pPr>
        <w:pStyle w:val="Subjudul"/>
        <w:numPr>
          <w:ilvl w:val="0"/>
          <w:numId w:val="18"/>
        </w:numPr>
        <w:ind w:left="709" w:hanging="425"/>
        <w:rPr>
          <w:rFonts w:eastAsiaTheme="minorEastAsia"/>
          <w:b w:val="0"/>
        </w:rPr>
      </w:pPr>
      <w:r>
        <w:rPr>
          <w:rFonts w:eastAsiaTheme="minorEastAsia"/>
          <w:b w:val="0"/>
        </w:rPr>
        <w:t>Berdasarkan</w:t>
      </w:r>
      <w:r w:rsidR="00A85EEB">
        <w:rPr>
          <w:rFonts w:eastAsiaTheme="minorEastAsia"/>
          <w:b w:val="0"/>
        </w:rPr>
        <w:t xml:space="preserve"> pengujian </w:t>
      </w:r>
      <w:r w:rsidR="00A85EEB">
        <w:rPr>
          <w:rFonts w:eastAsiaTheme="minorEastAsia"/>
          <w:b w:val="0"/>
          <w:i/>
        </w:rPr>
        <w:t>blackbox</w:t>
      </w:r>
      <w:r w:rsidR="005C7BCD">
        <w:rPr>
          <w:rFonts w:eastAsiaTheme="minorEastAsia"/>
          <w:b w:val="0"/>
          <w:i/>
        </w:rPr>
        <w:t>,</w:t>
      </w:r>
      <w:r w:rsidR="00A85EEB">
        <w:rPr>
          <w:rFonts w:eastAsiaTheme="minorEastAsia"/>
          <w:b w:val="0"/>
          <w:i/>
        </w:rPr>
        <w:t xml:space="preserve"> </w:t>
      </w:r>
      <w:r w:rsidR="00E8615C">
        <w:rPr>
          <w:rFonts w:eastAsiaTheme="minorEastAsia"/>
          <w:b w:val="0"/>
          <w:i/>
        </w:rPr>
        <w:t xml:space="preserve">game </w:t>
      </w:r>
      <w:r w:rsidR="00E8615C">
        <w:rPr>
          <w:rFonts w:eastAsiaTheme="minorEastAsia"/>
          <w:b w:val="0"/>
        </w:rPr>
        <w:t>edukasi pengenalan</w:t>
      </w:r>
      <w:r w:rsidR="0037494A">
        <w:rPr>
          <w:rFonts w:eastAsiaTheme="minorEastAsia"/>
          <w:b w:val="0"/>
        </w:rPr>
        <w:t xml:space="preserve"> iklim dan cuaca dapat berjalan </w:t>
      </w:r>
      <w:r w:rsidR="00E8615C">
        <w:rPr>
          <w:rFonts w:eastAsiaTheme="minorEastAsia"/>
          <w:b w:val="0"/>
        </w:rPr>
        <w:t>dengan baik.</w:t>
      </w:r>
    </w:p>
    <w:p w:rsidR="00E8615C" w:rsidRDefault="00E8615C" w:rsidP="003176F9">
      <w:pPr>
        <w:pStyle w:val="Subjudul"/>
        <w:numPr>
          <w:ilvl w:val="0"/>
          <w:numId w:val="18"/>
        </w:numPr>
        <w:ind w:left="709" w:hanging="425"/>
        <w:rPr>
          <w:rFonts w:eastAsiaTheme="minorEastAsia"/>
          <w:b w:val="0"/>
        </w:rPr>
      </w:pPr>
      <w:r>
        <w:rPr>
          <w:rFonts w:eastAsiaTheme="minorEastAsia"/>
          <w:b w:val="0"/>
        </w:rPr>
        <w:t xml:space="preserve">Berdasarkan pengujian kuesioner hasil rata-rata </w:t>
      </w:r>
      <w:r w:rsidR="005378BF">
        <w:rPr>
          <w:rFonts w:eastAsiaTheme="minorEastAsia"/>
          <w:b w:val="0"/>
        </w:rPr>
        <w:t>persentase sebesar 90.8%</w:t>
      </w:r>
      <w:r>
        <w:rPr>
          <w:rFonts w:eastAsiaTheme="minorEastAsia"/>
          <w:b w:val="0"/>
        </w:rPr>
        <w:t xml:space="preserve"> yang menunju</w:t>
      </w:r>
      <w:r w:rsidR="004E391D">
        <w:rPr>
          <w:rFonts w:eastAsiaTheme="minorEastAsia"/>
          <w:b w:val="0"/>
        </w:rPr>
        <w:t>k</w:t>
      </w:r>
      <w:r>
        <w:rPr>
          <w:rFonts w:eastAsiaTheme="minorEastAsia"/>
          <w:b w:val="0"/>
        </w:rPr>
        <w:t>kan bahwa</w:t>
      </w:r>
      <w:r w:rsidR="000E116F">
        <w:rPr>
          <w:rFonts w:eastAsiaTheme="minorEastAsia"/>
          <w:b w:val="0"/>
        </w:rPr>
        <w:t xml:space="preserve"> responden setuju</w:t>
      </w:r>
      <w:r w:rsidR="005378BF">
        <w:rPr>
          <w:rFonts w:eastAsiaTheme="minorEastAsia"/>
          <w:b w:val="0"/>
        </w:rPr>
        <w:t>,</w:t>
      </w:r>
      <w:r>
        <w:rPr>
          <w:rFonts w:eastAsiaTheme="minorEastAsia"/>
          <w:b w:val="0"/>
        </w:rPr>
        <w:t xml:space="preserve"> </w:t>
      </w:r>
      <w:r>
        <w:rPr>
          <w:rFonts w:eastAsiaTheme="minorEastAsia"/>
          <w:b w:val="0"/>
          <w:i/>
        </w:rPr>
        <w:t xml:space="preserve">game </w:t>
      </w:r>
      <w:r>
        <w:rPr>
          <w:rFonts w:eastAsiaTheme="minorEastAsia"/>
          <w:b w:val="0"/>
        </w:rPr>
        <w:t xml:space="preserve">edukasi pengenalan iklim dan cuaca </w:t>
      </w:r>
      <w:r w:rsidR="000E116F">
        <w:rPr>
          <w:rFonts w:eastAsiaTheme="minorEastAsia"/>
          <w:b w:val="0"/>
        </w:rPr>
        <w:t>merupakan</w:t>
      </w:r>
      <w:r w:rsidR="00C24681">
        <w:rPr>
          <w:rFonts w:eastAsiaTheme="minorEastAsia"/>
          <w:b w:val="0"/>
        </w:rPr>
        <w:t xml:space="preserve"> media </w:t>
      </w:r>
      <w:r w:rsidR="000E116F">
        <w:rPr>
          <w:rFonts w:eastAsiaTheme="minorEastAsia"/>
          <w:b w:val="0"/>
        </w:rPr>
        <w:t>pembelajaran yang menyenangkan dan efektif</w:t>
      </w:r>
      <w:r w:rsidR="00FE74C6">
        <w:rPr>
          <w:rFonts w:eastAsiaTheme="minorEastAsia"/>
          <w:b w:val="0"/>
        </w:rPr>
        <w:t>.</w:t>
      </w:r>
    </w:p>
    <w:p w:rsidR="001D7BA4" w:rsidRDefault="000C6A52" w:rsidP="00676953">
      <w:pPr>
        <w:pStyle w:val="Subjudul"/>
        <w:numPr>
          <w:ilvl w:val="0"/>
          <w:numId w:val="0"/>
        </w:numPr>
        <w:ind w:left="284" w:hanging="284"/>
        <w:rPr>
          <w:rFonts w:eastAsiaTheme="minorEastAsia"/>
          <w:color w:val="FFFFFF" w:themeColor="background1"/>
        </w:rPr>
      </w:pPr>
      <w:r>
        <w:rPr>
          <w:rFonts w:eastAsiaTheme="minorEastAsia"/>
        </w:rPr>
        <w:t>DAFTAR PUSTAKA</w:t>
      </w:r>
    </w:p>
    <w:p w:rsidR="00676953" w:rsidRPr="00676953" w:rsidRDefault="00676953" w:rsidP="00676953">
      <w:pPr>
        <w:widowControl w:val="0"/>
        <w:autoSpaceDE w:val="0"/>
        <w:autoSpaceDN w:val="0"/>
        <w:adjustRightInd w:val="0"/>
        <w:spacing w:line="240" w:lineRule="auto"/>
        <w:ind w:left="480" w:hanging="480"/>
      </w:pPr>
      <w:r w:rsidRPr="00676953">
        <w:t>Andrianto, D. (2011). Memanfaatkan lingkungan sekitar sebagai sumber belajar anak usia dini.</w:t>
      </w:r>
    </w:p>
    <w:p w:rsidR="00676953" w:rsidRPr="00676953" w:rsidRDefault="00676953" w:rsidP="00676953">
      <w:pPr>
        <w:widowControl w:val="0"/>
        <w:autoSpaceDE w:val="0"/>
        <w:autoSpaceDN w:val="0"/>
        <w:adjustRightInd w:val="0"/>
        <w:spacing w:line="240" w:lineRule="auto"/>
        <w:ind w:left="480" w:hanging="480"/>
      </w:pPr>
      <w:r w:rsidRPr="00676953">
        <w:t>Anshari, M. K., Arifin, S., &amp; Rahmadiansah, A. (2013). Perancangan Prediktor Cuaca Maritim Berbasis Logika Fuzzy Menggunakan User Interface Android. 2(2), A324-A328.</w:t>
      </w:r>
    </w:p>
    <w:p w:rsidR="00676953" w:rsidRPr="00676953" w:rsidRDefault="00676953" w:rsidP="00676953">
      <w:pPr>
        <w:widowControl w:val="0"/>
        <w:autoSpaceDE w:val="0"/>
        <w:autoSpaceDN w:val="0"/>
        <w:adjustRightInd w:val="0"/>
        <w:spacing w:line="240" w:lineRule="auto"/>
        <w:ind w:left="480" w:hanging="480"/>
      </w:pPr>
      <w:r w:rsidRPr="00676953">
        <w:t xml:space="preserve">Balaji, S., &amp; Murugaiyan, M. S. (2012). Waterfall vs. V-Model vs. Agile: A comparative study on SDLC. </w:t>
      </w:r>
      <w:r w:rsidRPr="00676953">
        <w:rPr>
          <w:i/>
        </w:rPr>
        <w:t>International Journal of Information Technology and Business Management</w:t>
      </w:r>
      <w:r w:rsidRPr="00676953">
        <w:t>, 2(1), 26-30.</w:t>
      </w:r>
    </w:p>
    <w:p w:rsidR="00676953" w:rsidRPr="00676953" w:rsidRDefault="00676953" w:rsidP="00676953">
      <w:pPr>
        <w:widowControl w:val="0"/>
        <w:autoSpaceDE w:val="0"/>
        <w:autoSpaceDN w:val="0"/>
        <w:adjustRightInd w:val="0"/>
        <w:spacing w:line="240" w:lineRule="auto"/>
        <w:ind w:left="480" w:hanging="480"/>
      </w:pPr>
      <w:r w:rsidRPr="00676953">
        <w:t xml:space="preserve">Bassil, Y. (2012). A Simulation Model for the Waterfall Software DevelopmentLife Cycle, </w:t>
      </w:r>
      <w:r w:rsidRPr="00676953">
        <w:rPr>
          <w:i/>
        </w:rPr>
        <w:t>International Journal of Engineering &amp; Technology (iJET)</w:t>
      </w:r>
      <w:r w:rsidRPr="00676953">
        <w:t>, Vol. 2, No. 5.</w:t>
      </w:r>
    </w:p>
    <w:p w:rsidR="00676953" w:rsidRPr="00676953" w:rsidRDefault="00676953" w:rsidP="00676953">
      <w:pPr>
        <w:widowControl w:val="0"/>
        <w:autoSpaceDE w:val="0"/>
        <w:autoSpaceDN w:val="0"/>
        <w:adjustRightInd w:val="0"/>
        <w:spacing w:line="240" w:lineRule="auto"/>
        <w:ind w:left="480" w:hanging="480"/>
      </w:pPr>
      <w:r w:rsidRPr="00676953">
        <w:t>Ekawati, P. L., Falani, A. Z., Kom, S., &amp; Kom, M. (2015). Pemanfaatan Teknologi Game Untuk Pembelajaran Mengenal Ragam Budaya Indonesia Berbasis Android. 22(1), 30-36.</w:t>
      </w:r>
    </w:p>
    <w:p w:rsidR="00676953" w:rsidRPr="00676953" w:rsidRDefault="00676953" w:rsidP="00676953">
      <w:pPr>
        <w:widowControl w:val="0"/>
        <w:autoSpaceDE w:val="0"/>
        <w:autoSpaceDN w:val="0"/>
        <w:adjustRightInd w:val="0"/>
        <w:spacing w:line="240" w:lineRule="auto"/>
        <w:ind w:left="480" w:hanging="480"/>
      </w:pPr>
      <w:r w:rsidRPr="00676953">
        <w:t xml:space="preserve">Khan, M. E., &amp; Khan, F. (2012). A comparative study of white box, black box and grey box testing techniques. </w:t>
      </w:r>
      <w:r w:rsidRPr="0085632D">
        <w:rPr>
          <w:i/>
        </w:rPr>
        <w:t>Int. J. Adv. Comput. Sci. Appl</w:t>
      </w:r>
      <w:r w:rsidRPr="00676953">
        <w:t>, 3(6).</w:t>
      </w:r>
    </w:p>
    <w:p w:rsidR="00676953" w:rsidRPr="00676953" w:rsidRDefault="00676953" w:rsidP="00676953">
      <w:pPr>
        <w:widowControl w:val="0"/>
        <w:autoSpaceDE w:val="0"/>
        <w:autoSpaceDN w:val="0"/>
        <w:adjustRightInd w:val="0"/>
        <w:spacing w:line="240" w:lineRule="auto"/>
        <w:ind w:left="480" w:hanging="480"/>
      </w:pPr>
      <w:r w:rsidRPr="00676953">
        <w:t>Khobir, A. (2009). Upaya mendidik anak melalui permainan edukatif. 7(2).</w:t>
      </w:r>
    </w:p>
    <w:p w:rsidR="00676953" w:rsidRPr="00676953" w:rsidRDefault="00676953" w:rsidP="00676953">
      <w:pPr>
        <w:widowControl w:val="0"/>
        <w:autoSpaceDE w:val="0"/>
        <w:autoSpaceDN w:val="0"/>
        <w:adjustRightInd w:val="0"/>
        <w:spacing w:line="240" w:lineRule="auto"/>
        <w:ind w:left="480" w:hanging="480"/>
      </w:pPr>
      <w:r w:rsidRPr="00676953">
        <w:t xml:space="preserve">Ngaeni, E. N., &amp; Saefudin, A. A. (2017). Menciptakan Pembelajaran Matematika yang Efektif Dalam Pemecahan Masalah Matematika Dengan Model pembelajaran Problem Posing. </w:t>
      </w:r>
      <w:r w:rsidRPr="00676953">
        <w:rPr>
          <w:i/>
        </w:rPr>
        <w:t>Jurnal Aksioma</w:t>
      </w:r>
      <w:r w:rsidRPr="00676953">
        <w:t>, 6(2), 264-274.</w:t>
      </w:r>
    </w:p>
    <w:p w:rsidR="00676953" w:rsidRPr="00E43AA7" w:rsidRDefault="00676953" w:rsidP="00E43AA7">
      <w:pPr>
        <w:widowControl w:val="0"/>
        <w:autoSpaceDE w:val="0"/>
        <w:autoSpaceDN w:val="0"/>
        <w:adjustRightInd w:val="0"/>
        <w:spacing w:line="240" w:lineRule="auto"/>
        <w:ind w:left="480" w:hanging="480"/>
      </w:pPr>
      <w:r w:rsidRPr="00676953">
        <w:t>Novaliendry, D. (2013). Aplikasi game geografi berbasis multimedia interaktif (studi kasus siswa kelas IX SMPN 1 RAO). 6(2), 106-118.</w:t>
      </w:r>
    </w:p>
    <w:p w:rsidR="00375D4A" w:rsidRPr="00676953" w:rsidRDefault="00375D4A" w:rsidP="00676953">
      <w:pPr>
        <w:pStyle w:val="Subjudul"/>
        <w:numPr>
          <w:ilvl w:val="0"/>
          <w:numId w:val="0"/>
        </w:numPr>
        <w:ind w:left="284" w:hanging="284"/>
        <w:rPr>
          <w:rFonts w:eastAsiaTheme="minorEastAsia"/>
          <w:b w:val="0"/>
        </w:rPr>
      </w:pPr>
      <w:r w:rsidRPr="00375D4A">
        <w:rPr>
          <w:rFonts w:eastAsiaTheme="minorEastAsia"/>
          <w:b w:val="0"/>
        </w:rPr>
        <w:t xml:space="preserve">Ucus, S. (2015). Elementary school teachers’ views on game-based learning as a teaching method. </w:t>
      </w:r>
      <w:r w:rsidRPr="00375D4A">
        <w:rPr>
          <w:rFonts w:eastAsiaTheme="minorEastAsia"/>
          <w:b w:val="0"/>
          <w:i/>
        </w:rPr>
        <w:t>Procedia-Social and Behavioral Sciences</w:t>
      </w:r>
      <w:r w:rsidRPr="00375D4A">
        <w:rPr>
          <w:rFonts w:eastAsiaTheme="minorEastAsia"/>
          <w:b w:val="0"/>
        </w:rPr>
        <w:t>, 186, 401-409.</w:t>
      </w:r>
    </w:p>
    <w:sectPr w:rsidR="00375D4A" w:rsidRPr="00676953" w:rsidSect="00BD717A">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D550F" w:rsidRDefault="002D550F" w:rsidP="00DD4FB8">
      <w:pPr>
        <w:spacing w:after="0" w:line="240" w:lineRule="auto"/>
      </w:pPr>
      <w:r>
        <w:separator/>
      </w:r>
    </w:p>
  </w:endnote>
  <w:endnote w:type="continuationSeparator" w:id="0">
    <w:p w:rsidR="002D550F" w:rsidRDefault="002D550F" w:rsidP="00DD4F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D550F" w:rsidRDefault="002D550F" w:rsidP="00DD4FB8">
      <w:pPr>
        <w:spacing w:after="0" w:line="240" w:lineRule="auto"/>
      </w:pPr>
      <w:r>
        <w:separator/>
      </w:r>
    </w:p>
  </w:footnote>
  <w:footnote w:type="continuationSeparator" w:id="0">
    <w:p w:rsidR="002D550F" w:rsidRDefault="002D550F" w:rsidP="00DD4FB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3C6D73"/>
    <w:multiLevelType w:val="hybridMultilevel"/>
    <w:tmpl w:val="87762F4E"/>
    <w:lvl w:ilvl="0" w:tplc="7820ECA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nsid w:val="14593E1E"/>
    <w:multiLevelType w:val="hybridMultilevel"/>
    <w:tmpl w:val="802A4604"/>
    <w:lvl w:ilvl="0" w:tplc="830609D6">
      <w:start w:val="1"/>
      <w:numFmt w:val="decimal"/>
      <w:lvlText w:val="3.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420A38"/>
    <w:multiLevelType w:val="hybridMultilevel"/>
    <w:tmpl w:val="33F46556"/>
    <w:lvl w:ilvl="0" w:tplc="EF0A07D0">
      <w:start w:val="1"/>
      <w:numFmt w:val="decimal"/>
      <w:pStyle w:val="Subjudul3"/>
      <w:lvlText w:val="2.2.%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nsid w:val="19D4014F"/>
    <w:multiLevelType w:val="hybridMultilevel"/>
    <w:tmpl w:val="DE9235F6"/>
    <w:lvl w:ilvl="0" w:tplc="30D25530">
      <w:start w:val="1"/>
      <w:numFmt w:val="decimal"/>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AB525FE"/>
    <w:multiLevelType w:val="hybridMultilevel"/>
    <w:tmpl w:val="A880DD00"/>
    <w:lvl w:ilvl="0" w:tplc="81E6C3D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nsid w:val="2D4F6DFC"/>
    <w:multiLevelType w:val="hybridMultilevel"/>
    <w:tmpl w:val="644AD580"/>
    <w:lvl w:ilvl="0" w:tplc="B7A0EA2E">
      <w:start w:val="1"/>
      <w:numFmt w:val="decimal"/>
      <w:lvlText w:val="3.1.%1"/>
      <w:lvlJc w:val="left"/>
      <w:pPr>
        <w:ind w:left="1287" w:hanging="360"/>
      </w:pPr>
      <w:rPr>
        <w:rFonts w:hint="default"/>
        <w:b/>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nsid w:val="3AC7145B"/>
    <w:multiLevelType w:val="hybridMultilevel"/>
    <w:tmpl w:val="6D1C3BF8"/>
    <w:lvl w:ilvl="0" w:tplc="0F5C7D62">
      <w:start w:val="1"/>
      <w:numFmt w:val="decimal"/>
      <w:pStyle w:val="Subjudu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6DE7BD3"/>
    <w:multiLevelType w:val="hybridMultilevel"/>
    <w:tmpl w:val="5930FF40"/>
    <w:lvl w:ilvl="0" w:tplc="E932B33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nsid w:val="47D9066B"/>
    <w:multiLevelType w:val="hybridMultilevel"/>
    <w:tmpl w:val="B56A33DE"/>
    <w:lvl w:ilvl="0" w:tplc="2A16E076">
      <w:start w:val="1"/>
      <w:numFmt w:val="decimal"/>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A7B0FA3"/>
    <w:multiLevelType w:val="hybridMultilevel"/>
    <w:tmpl w:val="E8E8B9D0"/>
    <w:lvl w:ilvl="0" w:tplc="B5DA06D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nsid w:val="560258D4"/>
    <w:multiLevelType w:val="hybridMultilevel"/>
    <w:tmpl w:val="9A1EEB9C"/>
    <w:lvl w:ilvl="0" w:tplc="B6AA22C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nsid w:val="60E62850"/>
    <w:multiLevelType w:val="hybridMultilevel"/>
    <w:tmpl w:val="7FB4B5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54D1836"/>
    <w:multiLevelType w:val="hybridMultilevel"/>
    <w:tmpl w:val="1752F6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E6560AE"/>
    <w:multiLevelType w:val="hybridMultilevel"/>
    <w:tmpl w:val="5D2E05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1CD1037"/>
    <w:multiLevelType w:val="hybridMultilevel"/>
    <w:tmpl w:val="FE1634F6"/>
    <w:lvl w:ilvl="0" w:tplc="3F6A185A">
      <w:start w:val="1"/>
      <w:numFmt w:val="decimal"/>
      <w:pStyle w:val="Heading2subjudu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3"/>
  </w:num>
  <w:num w:numId="3">
    <w:abstractNumId w:val="12"/>
  </w:num>
  <w:num w:numId="4">
    <w:abstractNumId w:val="6"/>
  </w:num>
  <w:num w:numId="5">
    <w:abstractNumId w:val="14"/>
  </w:num>
  <w:num w:numId="6">
    <w:abstractNumId w:val="2"/>
  </w:num>
  <w:num w:numId="7">
    <w:abstractNumId w:val="5"/>
  </w:num>
  <w:num w:numId="8">
    <w:abstractNumId w:val="7"/>
  </w:num>
  <w:num w:numId="9">
    <w:abstractNumId w:val="4"/>
  </w:num>
  <w:num w:numId="10">
    <w:abstractNumId w:val="10"/>
  </w:num>
  <w:num w:numId="11">
    <w:abstractNumId w:val="0"/>
  </w:num>
  <w:num w:numId="12">
    <w:abstractNumId w:val="9"/>
  </w:num>
  <w:num w:numId="13">
    <w:abstractNumId w:val="6"/>
    <w:lvlOverride w:ilvl="0">
      <w:startOverride w:val="1"/>
    </w:lvlOverride>
  </w:num>
  <w:num w:numId="14">
    <w:abstractNumId w:val="3"/>
  </w:num>
  <w:num w:numId="15">
    <w:abstractNumId w:val="1"/>
  </w:num>
  <w:num w:numId="1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8"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6263"/>
    <w:rsid w:val="0000201C"/>
    <w:rsid w:val="00002DC5"/>
    <w:rsid w:val="00004074"/>
    <w:rsid w:val="00005D55"/>
    <w:rsid w:val="00006D7D"/>
    <w:rsid w:val="0000745F"/>
    <w:rsid w:val="00007F5C"/>
    <w:rsid w:val="00010EFB"/>
    <w:rsid w:val="00012EDC"/>
    <w:rsid w:val="00015A5A"/>
    <w:rsid w:val="00016CC3"/>
    <w:rsid w:val="0002239A"/>
    <w:rsid w:val="00022865"/>
    <w:rsid w:val="00022B55"/>
    <w:rsid w:val="00023FBF"/>
    <w:rsid w:val="00025B39"/>
    <w:rsid w:val="00026726"/>
    <w:rsid w:val="0002681C"/>
    <w:rsid w:val="000271E3"/>
    <w:rsid w:val="00031BFF"/>
    <w:rsid w:val="00031FD6"/>
    <w:rsid w:val="00034C0F"/>
    <w:rsid w:val="00035895"/>
    <w:rsid w:val="00036723"/>
    <w:rsid w:val="000369EB"/>
    <w:rsid w:val="00037702"/>
    <w:rsid w:val="000413DD"/>
    <w:rsid w:val="000424F7"/>
    <w:rsid w:val="00043216"/>
    <w:rsid w:val="0004427A"/>
    <w:rsid w:val="00044BE3"/>
    <w:rsid w:val="00045656"/>
    <w:rsid w:val="0004698C"/>
    <w:rsid w:val="00047559"/>
    <w:rsid w:val="000478F4"/>
    <w:rsid w:val="000506C0"/>
    <w:rsid w:val="00050C68"/>
    <w:rsid w:val="00051A2F"/>
    <w:rsid w:val="000533E6"/>
    <w:rsid w:val="000548EA"/>
    <w:rsid w:val="000550DA"/>
    <w:rsid w:val="000555D8"/>
    <w:rsid w:val="00055936"/>
    <w:rsid w:val="00060710"/>
    <w:rsid w:val="00061151"/>
    <w:rsid w:val="0006374C"/>
    <w:rsid w:val="00064031"/>
    <w:rsid w:val="00064908"/>
    <w:rsid w:val="000650C2"/>
    <w:rsid w:val="000651F3"/>
    <w:rsid w:val="00065A23"/>
    <w:rsid w:val="00065B04"/>
    <w:rsid w:val="00066272"/>
    <w:rsid w:val="0007252C"/>
    <w:rsid w:val="00074FCC"/>
    <w:rsid w:val="00075D45"/>
    <w:rsid w:val="000823CF"/>
    <w:rsid w:val="00084076"/>
    <w:rsid w:val="0008409B"/>
    <w:rsid w:val="00086164"/>
    <w:rsid w:val="00086285"/>
    <w:rsid w:val="00086B3D"/>
    <w:rsid w:val="00094A17"/>
    <w:rsid w:val="00097080"/>
    <w:rsid w:val="000A1BCF"/>
    <w:rsid w:val="000A1FFF"/>
    <w:rsid w:val="000A44E4"/>
    <w:rsid w:val="000A497D"/>
    <w:rsid w:val="000A69E9"/>
    <w:rsid w:val="000A77F3"/>
    <w:rsid w:val="000A7BE7"/>
    <w:rsid w:val="000B0737"/>
    <w:rsid w:val="000B0B02"/>
    <w:rsid w:val="000B2112"/>
    <w:rsid w:val="000B74C8"/>
    <w:rsid w:val="000C3775"/>
    <w:rsid w:val="000C3C86"/>
    <w:rsid w:val="000C3F49"/>
    <w:rsid w:val="000C4245"/>
    <w:rsid w:val="000C686C"/>
    <w:rsid w:val="000C6A52"/>
    <w:rsid w:val="000D0555"/>
    <w:rsid w:val="000D0DA9"/>
    <w:rsid w:val="000D12D2"/>
    <w:rsid w:val="000D25F1"/>
    <w:rsid w:val="000D2EDF"/>
    <w:rsid w:val="000D3ADD"/>
    <w:rsid w:val="000D7347"/>
    <w:rsid w:val="000E0D40"/>
    <w:rsid w:val="000E116F"/>
    <w:rsid w:val="000E15FF"/>
    <w:rsid w:val="000E2D38"/>
    <w:rsid w:val="000E3B41"/>
    <w:rsid w:val="000E4B7A"/>
    <w:rsid w:val="000E6205"/>
    <w:rsid w:val="000E6288"/>
    <w:rsid w:val="000F03A9"/>
    <w:rsid w:val="000F1C13"/>
    <w:rsid w:val="000F340D"/>
    <w:rsid w:val="000F52CE"/>
    <w:rsid w:val="000F5A6A"/>
    <w:rsid w:val="000F5A6E"/>
    <w:rsid w:val="000F7251"/>
    <w:rsid w:val="001002EB"/>
    <w:rsid w:val="00102BEC"/>
    <w:rsid w:val="00102F77"/>
    <w:rsid w:val="00103C9E"/>
    <w:rsid w:val="00103E11"/>
    <w:rsid w:val="00104A63"/>
    <w:rsid w:val="00105D6C"/>
    <w:rsid w:val="001078DC"/>
    <w:rsid w:val="00107D3F"/>
    <w:rsid w:val="00111E2C"/>
    <w:rsid w:val="00112EE4"/>
    <w:rsid w:val="00113EF5"/>
    <w:rsid w:val="0011429A"/>
    <w:rsid w:val="00114316"/>
    <w:rsid w:val="0011489D"/>
    <w:rsid w:val="0011521E"/>
    <w:rsid w:val="001161B6"/>
    <w:rsid w:val="00116C2D"/>
    <w:rsid w:val="0012012F"/>
    <w:rsid w:val="00120DD6"/>
    <w:rsid w:val="00122D75"/>
    <w:rsid w:val="0012349A"/>
    <w:rsid w:val="001239BF"/>
    <w:rsid w:val="00123F43"/>
    <w:rsid w:val="00124237"/>
    <w:rsid w:val="00124460"/>
    <w:rsid w:val="00125020"/>
    <w:rsid w:val="00126CA4"/>
    <w:rsid w:val="001307C1"/>
    <w:rsid w:val="00130F94"/>
    <w:rsid w:val="001331E0"/>
    <w:rsid w:val="001337A1"/>
    <w:rsid w:val="00133AE6"/>
    <w:rsid w:val="00135077"/>
    <w:rsid w:val="001353A6"/>
    <w:rsid w:val="00135485"/>
    <w:rsid w:val="0013566D"/>
    <w:rsid w:val="001362A5"/>
    <w:rsid w:val="00141150"/>
    <w:rsid w:val="0014284D"/>
    <w:rsid w:val="00143A11"/>
    <w:rsid w:val="00146758"/>
    <w:rsid w:val="0015097C"/>
    <w:rsid w:val="00152C20"/>
    <w:rsid w:val="00152F06"/>
    <w:rsid w:val="001534B4"/>
    <w:rsid w:val="00153F4A"/>
    <w:rsid w:val="00154905"/>
    <w:rsid w:val="00155AB0"/>
    <w:rsid w:val="0015719C"/>
    <w:rsid w:val="00157CE9"/>
    <w:rsid w:val="00160945"/>
    <w:rsid w:val="00160AE3"/>
    <w:rsid w:val="00162412"/>
    <w:rsid w:val="001625B0"/>
    <w:rsid w:val="0016347A"/>
    <w:rsid w:val="001642BE"/>
    <w:rsid w:val="00164971"/>
    <w:rsid w:val="00164DEC"/>
    <w:rsid w:val="00165E0A"/>
    <w:rsid w:val="00166E02"/>
    <w:rsid w:val="001673AB"/>
    <w:rsid w:val="00171CEF"/>
    <w:rsid w:val="0017225A"/>
    <w:rsid w:val="00172724"/>
    <w:rsid w:val="00173482"/>
    <w:rsid w:val="0017614A"/>
    <w:rsid w:val="00177553"/>
    <w:rsid w:val="00180AC8"/>
    <w:rsid w:val="00186E5C"/>
    <w:rsid w:val="00191E18"/>
    <w:rsid w:val="00193B5E"/>
    <w:rsid w:val="001943B4"/>
    <w:rsid w:val="00195FDE"/>
    <w:rsid w:val="0019738B"/>
    <w:rsid w:val="001A063B"/>
    <w:rsid w:val="001A17CF"/>
    <w:rsid w:val="001A2FAC"/>
    <w:rsid w:val="001A3F51"/>
    <w:rsid w:val="001A710D"/>
    <w:rsid w:val="001A7986"/>
    <w:rsid w:val="001B0DE9"/>
    <w:rsid w:val="001B1432"/>
    <w:rsid w:val="001B417C"/>
    <w:rsid w:val="001B4C4D"/>
    <w:rsid w:val="001B505E"/>
    <w:rsid w:val="001B5AA6"/>
    <w:rsid w:val="001C18ED"/>
    <w:rsid w:val="001C3859"/>
    <w:rsid w:val="001C3C5A"/>
    <w:rsid w:val="001C4123"/>
    <w:rsid w:val="001C6BF2"/>
    <w:rsid w:val="001C74DE"/>
    <w:rsid w:val="001C763D"/>
    <w:rsid w:val="001C7A37"/>
    <w:rsid w:val="001D1832"/>
    <w:rsid w:val="001D4396"/>
    <w:rsid w:val="001D4628"/>
    <w:rsid w:val="001D7BA4"/>
    <w:rsid w:val="001D7D6B"/>
    <w:rsid w:val="001E0DC3"/>
    <w:rsid w:val="001E1D17"/>
    <w:rsid w:val="001E1D65"/>
    <w:rsid w:val="001E2484"/>
    <w:rsid w:val="001E49E0"/>
    <w:rsid w:val="001E4D40"/>
    <w:rsid w:val="001E4FC4"/>
    <w:rsid w:val="001E5E0A"/>
    <w:rsid w:val="001E785D"/>
    <w:rsid w:val="001E7FA7"/>
    <w:rsid w:val="001F3589"/>
    <w:rsid w:val="001F36CC"/>
    <w:rsid w:val="001F4020"/>
    <w:rsid w:val="001F4B20"/>
    <w:rsid w:val="001F624F"/>
    <w:rsid w:val="001F699D"/>
    <w:rsid w:val="001F7925"/>
    <w:rsid w:val="00201175"/>
    <w:rsid w:val="002012F9"/>
    <w:rsid w:val="00201688"/>
    <w:rsid w:val="00201A6D"/>
    <w:rsid w:val="00201BAA"/>
    <w:rsid w:val="002034C1"/>
    <w:rsid w:val="00205984"/>
    <w:rsid w:val="00205B28"/>
    <w:rsid w:val="00207270"/>
    <w:rsid w:val="002075CE"/>
    <w:rsid w:val="002077FB"/>
    <w:rsid w:val="00210A5B"/>
    <w:rsid w:val="002110BD"/>
    <w:rsid w:val="0021334F"/>
    <w:rsid w:val="0021377B"/>
    <w:rsid w:val="002161BA"/>
    <w:rsid w:val="002162A3"/>
    <w:rsid w:val="002166E1"/>
    <w:rsid w:val="00217F98"/>
    <w:rsid w:val="002205B0"/>
    <w:rsid w:val="00220DCA"/>
    <w:rsid w:val="00220FDA"/>
    <w:rsid w:val="00221FCD"/>
    <w:rsid w:val="00222D05"/>
    <w:rsid w:val="00225FE0"/>
    <w:rsid w:val="00230012"/>
    <w:rsid w:val="00230A6F"/>
    <w:rsid w:val="0023117A"/>
    <w:rsid w:val="00232F90"/>
    <w:rsid w:val="002342BB"/>
    <w:rsid w:val="0023462A"/>
    <w:rsid w:val="0023539C"/>
    <w:rsid w:val="002421BC"/>
    <w:rsid w:val="0024256C"/>
    <w:rsid w:val="00244004"/>
    <w:rsid w:val="00245811"/>
    <w:rsid w:val="00245E10"/>
    <w:rsid w:val="002463F1"/>
    <w:rsid w:val="00246ADA"/>
    <w:rsid w:val="0025072C"/>
    <w:rsid w:val="002535CD"/>
    <w:rsid w:val="002551CF"/>
    <w:rsid w:val="00257236"/>
    <w:rsid w:val="0025778C"/>
    <w:rsid w:val="002603FD"/>
    <w:rsid w:val="00262494"/>
    <w:rsid w:val="002665C6"/>
    <w:rsid w:val="002702CE"/>
    <w:rsid w:val="002707CA"/>
    <w:rsid w:val="00272309"/>
    <w:rsid w:val="00274B5B"/>
    <w:rsid w:val="0027554D"/>
    <w:rsid w:val="0027559A"/>
    <w:rsid w:val="00280360"/>
    <w:rsid w:val="00280AD8"/>
    <w:rsid w:val="00283A4E"/>
    <w:rsid w:val="00283C2C"/>
    <w:rsid w:val="00283D6F"/>
    <w:rsid w:val="00286C21"/>
    <w:rsid w:val="00287C83"/>
    <w:rsid w:val="0029409F"/>
    <w:rsid w:val="00294C18"/>
    <w:rsid w:val="002953A9"/>
    <w:rsid w:val="0029551C"/>
    <w:rsid w:val="002970E0"/>
    <w:rsid w:val="0029744F"/>
    <w:rsid w:val="002A07FB"/>
    <w:rsid w:val="002A2998"/>
    <w:rsid w:val="002A6483"/>
    <w:rsid w:val="002A7161"/>
    <w:rsid w:val="002B0E0F"/>
    <w:rsid w:val="002B499C"/>
    <w:rsid w:val="002B5CD1"/>
    <w:rsid w:val="002B6F20"/>
    <w:rsid w:val="002C13D3"/>
    <w:rsid w:val="002C1E2B"/>
    <w:rsid w:val="002C4939"/>
    <w:rsid w:val="002C765F"/>
    <w:rsid w:val="002D1472"/>
    <w:rsid w:val="002D1A87"/>
    <w:rsid w:val="002D2B76"/>
    <w:rsid w:val="002D2DCB"/>
    <w:rsid w:val="002D550F"/>
    <w:rsid w:val="002D5617"/>
    <w:rsid w:val="002D5B79"/>
    <w:rsid w:val="002E0327"/>
    <w:rsid w:val="002E0ED4"/>
    <w:rsid w:val="002E242B"/>
    <w:rsid w:val="002E2BB6"/>
    <w:rsid w:val="002E3633"/>
    <w:rsid w:val="002E384D"/>
    <w:rsid w:val="002E40BC"/>
    <w:rsid w:val="002E6CFB"/>
    <w:rsid w:val="002F033E"/>
    <w:rsid w:val="002F2CE0"/>
    <w:rsid w:val="002F61BD"/>
    <w:rsid w:val="002F7529"/>
    <w:rsid w:val="00300B4F"/>
    <w:rsid w:val="00300B58"/>
    <w:rsid w:val="00300F0F"/>
    <w:rsid w:val="00302938"/>
    <w:rsid w:val="00303FD0"/>
    <w:rsid w:val="003063CE"/>
    <w:rsid w:val="003067E7"/>
    <w:rsid w:val="00306DED"/>
    <w:rsid w:val="0030766C"/>
    <w:rsid w:val="00307F66"/>
    <w:rsid w:val="00310A4D"/>
    <w:rsid w:val="00311542"/>
    <w:rsid w:val="0031189B"/>
    <w:rsid w:val="00311D71"/>
    <w:rsid w:val="003176F9"/>
    <w:rsid w:val="00317992"/>
    <w:rsid w:val="00320AD6"/>
    <w:rsid w:val="00320CFD"/>
    <w:rsid w:val="00321039"/>
    <w:rsid w:val="003220EA"/>
    <w:rsid w:val="0032732C"/>
    <w:rsid w:val="00327AC2"/>
    <w:rsid w:val="003307CE"/>
    <w:rsid w:val="00332192"/>
    <w:rsid w:val="0033483E"/>
    <w:rsid w:val="00335136"/>
    <w:rsid w:val="0033543A"/>
    <w:rsid w:val="003358FD"/>
    <w:rsid w:val="003359AE"/>
    <w:rsid w:val="00337148"/>
    <w:rsid w:val="003371C8"/>
    <w:rsid w:val="0034186E"/>
    <w:rsid w:val="00341F3A"/>
    <w:rsid w:val="00342544"/>
    <w:rsid w:val="00342C5B"/>
    <w:rsid w:val="00343911"/>
    <w:rsid w:val="003444A2"/>
    <w:rsid w:val="003444E5"/>
    <w:rsid w:val="00346778"/>
    <w:rsid w:val="00346F6C"/>
    <w:rsid w:val="00346FB3"/>
    <w:rsid w:val="003517A8"/>
    <w:rsid w:val="00351C13"/>
    <w:rsid w:val="00352A34"/>
    <w:rsid w:val="00352C47"/>
    <w:rsid w:val="0035326E"/>
    <w:rsid w:val="003535FE"/>
    <w:rsid w:val="00353F9B"/>
    <w:rsid w:val="00355ABA"/>
    <w:rsid w:val="003576BB"/>
    <w:rsid w:val="00357F14"/>
    <w:rsid w:val="0036039B"/>
    <w:rsid w:val="00361236"/>
    <w:rsid w:val="003621D9"/>
    <w:rsid w:val="003621EA"/>
    <w:rsid w:val="00362924"/>
    <w:rsid w:val="00364F87"/>
    <w:rsid w:val="00365345"/>
    <w:rsid w:val="0036541F"/>
    <w:rsid w:val="00372756"/>
    <w:rsid w:val="0037494A"/>
    <w:rsid w:val="00375D4A"/>
    <w:rsid w:val="003766EF"/>
    <w:rsid w:val="00377347"/>
    <w:rsid w:val="00381A01"/>
    <w:rsid w:val="00381DA9"/>
    <w:rsid w:val="00381FD6"/>
    <w:rsid w:val="00384504"/>
    <w:rsid w:val="00384AC3"/>
    <w:rsid w:val="003852AE"/>
    <w:rsid w:val="00385A99"/>
    <w:rsid w:val="00386AA6"/>
    <w:rsid w:val="00386F04"/>
    <w:rsid w:val="00390F86"/>
    <w:rsid w:val="003910C4"/>
    <w:rsid w:val="00393AFB"/>
    <w:rsid w:val="00394D70"/>
    <w:rsid w:val="00394F52"/>
    <w:rsid w:val="00395263"/>
    <w:rsid w:val="003952A4"/>
    <w:rsid w:val="00395F6E"/>
    <w:rsid w:val="00396E5D"/>
    <w:rsid w:val="00397521"/>
    <w:rsid w:val="003977CC"/>
    <w:rsid w:val="003A181A"/>
    <w:rsid w:val="003A60E8"/>
    <w:rsid w:val="003A770E"/>
    <w:rsid w:val="003B0592"/>
    <w:rsid w:val="003B2D9D"/>
    <w:rsid w:val="003B30EA"/>
    <w:rsid w:val="003B3872"/>
    <w:rsid w:val="003B5800"/>
    <w:rsid w:val="003B5996"/>
    <w:rsid w:val="003B5B8D"/>
    <w:rsid w:val="003C07F0"/>
    <w:rsid w:val="003C0968"/>
    <w:rsid w:val="003C0C1D"/>
    <w:rsid w:val="003C16C8"/>
    <w:rsid w:val="003C19A2"/>
    <w:rsid w:val="003C451C"/>
    <w:rsid w:val="003C7047"/>
    <w:rsid w:val="003D19FE"/>
    <w:rsid w:val="003D2493"/>
    <w:rsid w:val="003D28C6"/>
    <w:rsid w:val="003D39B5"/>
    <w:rsid w:val="003D435B"/>
    <w:rsid w:val="003D46CF"/>
    <w:rsid w:val="003D57D0"/>
    <w:rsid w:val="003D720E"/>
    <w:rsid w:val="003E1495"/>
    <w:rsid w:val="003E1C40"/>
    <w:rsid w:val="003E21E9"/>
    <w:rsid w:val="003E248E"/>
    <w:rsid w:val="003E28D1"/>
    <w:rsid w:val="003E28E6"/>
    <w:rsid w:val="003E3C1B"/>
    <w:rsid w:val="003E65E5"/>
    <w:rsid w:val="003F0010"/>
    <w:rsid w:val="003F02A4"/>
    <w:rsid w:val="003F039F"/>
    <w:rsid w:val="003F11A2"/>
    <w:rsid w:val="003F1ED9"/>
    <w:rsid w:val="003F1F5D"/>
    <w:rsid w:val="003F22A9"/>
    <w:rsid w:val="003F312D"/>
    <w:rsid w:val="003F3B12"/>
    <w:rsid w:val="003F5406"/>
    <w:rsid w:val="003F5D4B"/>
    <w:rsid w:val="003F60E3"/>
    <w:rsid w:val="0040084D"/>
    <w:rsid w:val="004009D5"/>
    <w:rsid w:val="00401B2B"/>
    <w:rsid w:val="00401D35"/>
    <w:rsid w:val="0040249D"/>
    <w:rsid w:val="00402662"/>
    <w:rsid w:val="00405AF8"/>
    <w:rsid w:val="004064B7"/>
    <w:rsid w:val="0041026E"/>
    <w:rsid w:val="004117F6"/>
    <w:rsid w:val="00412C79"/>
    <w:rsid w:val="004132DD"/>
    <w:rsid w:val="004139F4"/>
    <w:rsid w:val="00413C1A"/>
    <w:rsid w:val="004172DB"/>
    <w:rsid w:val="00417652"/>
    <w:rsid w:val="00417D1D"/>
    <w:rsid w:val="00417FEE"/>
    <w:rsid w:val="004206D5"/>
    <w:rsid w:val="0042081F"/>
    <w:rsid w:val="00421E9B"/>
    <w:rsid w:val="00422DD9"/>
    <w:rsid w:val="00422EB7"/>
    <w:rsid w:val="004232DE"/>
    <w:rsid w:val="00423BA3"/>
    <w:rsid w:val="00423D40"/>
    <w:rsid w:val="00426483"/>
    <w:rsid w:val="004300E9"/>
    <w:rsid w:val="00430BCC"/>
    <w:rsid w:val="00431E54"/>
    <w:rsid w:val="00436FB8"/>
    <w:rsid w:val="0043798F"/>
    <w:rsid w:val="004406CB"/>
    <w:rsid w:val="00441CE9"/>
    <w:rsid w:val="00443166"/>
    <w:rsid w:val="0044439E"/>
    <w:rsid w:val="0044458A"/>
    <w:rsid w:val="00444D3A"/>
    <w:rsid w:val="00447289"/>
    <w:rsid w:val="0044740D"/>
    <w:rsid w:val="004474D8"/>
    <w:rsid w:val="00450CF2"/>
    <w:rsid w:val="00454B50"/>
    <w:rsid w:val="0045553B"/>
    <w:rsid w:val="0045641E"/>
    <w:rsid w:val="00456DD5"/>
    <w:rsid w:val="0046038D"/>
    <w:rsid w:val="0046089B"/>
    <w:rsid w:val="00464F81"/>
    <w:rsid w:val="0046748B"/>
    <w:rsid w:val="004675F0"/>
    <w:rsid w:val="004707D9"/>
    <w:rsid w:val="00470C65"/>
    <w:rsid w:val="00471048"/>
    <w:rsid w:val="00471A16"/>
    <w:rsid w:val="00471FC8"/>
    <w:rsid w:val="0047297F"/>
    <w:rsid w:val="00475065"/>
    <w:rsid w:val="00475222"/>
    <w:rsid w:val="00481F3B"/>
    <w:rsid w:val="004821BC"/>
    <w:rsid w:val="00482F4C"/>
    <w:rsid w:val="004844E9"/>
    <w:rsid w:val="00485EB1"/>
    <w:rsid w:val="00487A72"/>
    <w:rsid w:val="00490D89"/>
    <w:rsid w:val="00494F23"/>
    <w:rsid w:val="004953B4"/>
    <w:rsid w:val="00495A94"/>
    <w:rsid w:val="004A17A6"/>
    <w:rsid w:val="004A23BB"/>
    <w:rsid w:val="004A2610"/>
    <w:rsid w:val="004A2800"/>
    <w:rsid w:val="004A3BEE"/>
    <w:rsid w:val="004A458F"/>
    <w:rsid w:val="004A4BF4"/>
    <w:rsid w:val="004A4FDB"/>
    <w:rsid w:val="004A5D5A"/>
    <w:rsid w:val="004A712D"/>
    <w:rsid w:val="004B04C0"/>
    <w:rsid w:val="004B1656"/>
    <w:rsid w:val="004B2024"/>
    <w:rsid w:val="004B4B11"/>
    <w:rsid w:val="004B4EC3"/>
    <w:rsid w:val="004B4F61"/>
    <w:rsid w:val="004B6217"/>
    <w:rsid w:val="004B7931"/>
    <w:rsid w:val="004B7E00"/>
    <w:rsid w:val="004C2DCF"/>
    <w:rsid w:val="004C32B0"/>
    <w:rsid w:val="004C40A0"/>
    <w:rsid w:val="004C4E36"/>
    <w:rsid w:val="004C5B53"/>
    <w:rsid w:val="004C60E6"/>
    <w:rsid w:val="004C6134"/>
    <w:rsid w:val="004D0961"/>
    <w:rsid w:val="004D0DB9"/>
    <w:rsid w:val="004D1549"/>
    <w:rsid w:val="004D1936"/>
    <w:rsid w:val="004D4132"/>
    <w:rsid w:val="004D6C62"/>
    <w:rsid w:val="004D734B"/>
    <w:rsid w:val="004D79F9"/>
    <w:rsid w:val="004E391D"/>
    <w:rsid w:val="004E62BA"/>
    <w:rsid w:val="004F1414"/>
    <w:rsid w:val="004F1E90"/>
    <w:rsid w:val="004F1ECA"/>
    <w:rsid w:val="004F4C66"/>
    <w:rsid w:val="004F5DA7"/>
    <w:rsid w:val="00501DA7"/>
    <w:rsid w:val="00501FBD"/>
    <w:rsid w:val="00503DAC"/>
    <w:rsid w:val="00507471"/>
    <w:rsid w:val="00507518"/>
    <w:rsid w:val="00507573"/>
    <w:rsid w:val="0051176B"/>
    <w:rsid w:val="00511A35"/>
    <w:rsid w:val="0051233A"/>
    <w:rsid w:val="00512872"/>
    <w:rsid w:val="00513B1D"/>
    <w:rsid w:val="00513DBF"/>
    <w:rsid w:val="00513F88"/>
    <w:rsid w:val="00514F17"/>
    <w:rsid w:val="005150DC"/>
    <w:rsid w:val="00516030"/>
    <w:rsid w:val="00516142"/>
    <w:rsid w:val="00517EF8"/>
    <w:rsid w:val="005200B7"/>
    <w:rsid w:val="00520C55"/>
    <w:rsid w:val="00522896"/>
    <w:rsid w:val="00522983"/>
    <w:rsid w:val="005233F3"/>
    <w:rsid w:val="00524D34"/>
    <w:rsid w:val="005267F9"/>
    <w:rsid w:val="00526B0B"/>
    <w:rsid w:val="00527A4A"/>
    <w:rsid w:val="00527B9E"/>
    <w:rsid w:val="0053038B"/>
    <w:rsid w:val="00531976"/>
    <w:rsid w:val="00534D09"/>
    <w:rsid w:val="00536B8C"/>
    <w:rsid w:val="005372B7"/>
    <w:rsid w:val="005378BF"/>
    <w:rsid w:val="00540161"/>
    <w:rsid w:val="00541AA1"/>
    <w:rsid w:val="005423D7"/>
    <w:rsid w:val="00542801"/>
    <w:rsid w:val="005433F3"/>
    <w:rsid w:val="005443DD"/>
    <w:rsid w:val="00545842"/>
    <w:rsid w:val="005459ED"/>
    <w:rsid w:val="00547C47"/>
    <w:rsid w:val="00554588"/>
    <w:rsid w:val="00555253"/>
    <w:rsid w:val="0055609D"/>
    <w:rsid w:val="00560FB4"/>
    <w:rsid w:val="00561C06"/>
    <w:rsid w:val="00562EF6"/>
    <w:rsid w:val="00563F0C"/>
    <w:rsid w:val="00565643"/>
    <w:rsid w:val="00565A19"/>
    <w:rsid w:val="005677AF"/>
    <w:rsid w:val="00570CDF"/>
    <w:rsid w:val="005761DF"/>
    <w:rsid w:val="00576F25"/>
    <w:rsid w:val="005773F8"/>
    <w:rsid w:val="0057747B"/>
    <w:rsid w:val="005817C9"/>
    <w:rsid w:val="00582B56"/>
    <w:rsid w:val="005839F4"/>
    <w:rsid w:val="00583CE1"/>
    <w:rsid w:val="0058614B"/>
    <w:rsid w:val="00590623"/>
    <w:rsid w:val="00592515"/>
    <w:rsid w:val="00593BE2"/>
    <w:rsid w:val="00594F9B"/>
    <w:rsid w:val="005A20AC"/>
    <w:rsid w:val="005A43F0"/>
    <w:rsid w:val="005A5287"/>
    <w:rsid w:val="005A7937"/>
    <w:rsid w:val="005B132B"/>
    <w:rsid w:val="005B14F2"/>
    <w:rsid w:val="005B1F47"/>
    <w:rsid w:val="005B6771"/>
    <w:rsid w:val="005B75EA"/>
    <w:rsid w:val="005B7D08"/>
    <w:rsid w:val="005C2F03"/>
    <w:rsid w:val="005C37C6"/>
    <w:rsid w:val="005C4AA7"/>
    <w:rsid w:val="005C4DB6"/>
    <w:rsid w:val="005C50A2"/>
    <w:rsid w:val="005C5E45"/>
    <w:rsid w:val="005C62C2"/>
    <w:rsid w:val="005C7BCD"/>
    <w:rsid w:val="005D0522"/>
    <w:rsid w:val="005D0ADC"/>
    <w:rsid w:val="005D28CB"/>
    <w:rsid w:val="005D2BF1"/>
    <w:rsid w:val="005D2E9F"/>
    <w:rsid w:val="005D35D2"/>
    <w:rsid w:val="005D4F7E"/>
    <w:rsid w:val="005D6EE1"/>
    <w:rsid w:val="005E2368"/>
    <w:rsid w:val="005E2F6C"/>
    <w:rsid w:val="005E447D"/>
    <w:rsid w:val="005E6331"/>
    <w:rsid w:val="005E63A9"/>
    <w:rsid w:val="005E770C"/>
    <w:rsid w:val="005E7EA0"/>
    <w:rsid w:val="005F05AA"/>
    <w:rsid w:val="005F0A27"/>
    <w:rsid w:val="005F0D92"/>
    <w:rsid w:val="005F16E4"/>
    <w:rsid w:val="005F17C7"/>
    <w:rsid w:val="005F1C55"/>
    <w:rsid w:val="005F25E9"/>
    <w:rsid w:val="005F3007"/>
    <w:rsid w:val="005F5CD8"/>
    <w:rsid w:val="005F67B2"/>
    <w:rsid w:val="00600998"/>
    <w:rsid w:val="0060188D"/>
    <w:rsid w:val="00602696"/>
    <w:rsid w:val="006029C1"/>
    <w:rsid w:val="00602BBF"/>
    <w:rsid w:val="00602F21"/>
    <w:rsid w:val="00604448"/>
    <w:rsid w:val="00605AE7"/>
    <w:rsid w:val="00605DF3"/>
    <w:rsid w:val="00606A03"/>
    <w:rsid w:val="00606BE0"/>
    <w:rsid w:val="0061214E"/>
    <w:rsid w:val="0061390F"/>
    <w:rsid w:val="00617BBA"/>
    <w:rsid w:val="00622291"/>
    <w:rsid w:val="006229FE"/>
    <w:rsid w:val="00624D97"/>
    <w:rsid w:val="00625453"/>
    <w:rsid w:val="00626886"/>
    <w:rsid w:val="00626B15"/>
    <w:rsid w:val="00626F6B"/>
    <w:rsid w:val="00626F8C"/>
    <w:rsid w:val="00630135"/>
    <w:rsid w:val="00630769"/>
    <w:rsid w:val="006335DB"/>
    <w:rsid w:val="00634198"/>
    <w:rsid w:val="00634412"/>
    <w:rsid w:val="00634EEC"/>
    <w:rsid w:val="006376CF"/>
    <w:rsid w:val="006400EF"/>
    <w:rsid w:val="00640B60"/>
    <w:rsid w:val="0064190F"/>
    <w:rsid w:val="00642AB9"/>
    <w:rsid w:val="00643E12"/>
    <w:rsid w:val="0064524D"/>
    <w:rsid w:val="006465C3"/>
    <w:rsid w:val="00650205"/>
    <w:rsid w:val="00650296"/>
    <w:rsid w:val="00651B27"/>
    <w:rsid w:val="006525B9"/>
    <w:rsid w:val="00652F27"/>
    <w:rsid w:val="00653FE0"/>
    <w:rsid w:val="00655F9D"/>
    <w:rsid w:val="00660491"/>
    <w:rsid w:val="00660BAC"/>
    <w:rsid w:val="00661745"/>
    <w:rsid w:val="006620F8"/>
    <w:rsid w:val="0066222F"/>
    <w:rsid w:val="00663365"/>
    <w:rsid w:val="00663B57"/>
    <w:rsid w:val="00664766"/>
    <w:rsid w:val="006656A3"/>
    <w:rsid w:val="00670250"/>
    <w:rsid w:val="00670B2F"/>
    <w:rsid w:val="00673B73"/>
    <w:rsid w:val="00676953"/>
    <w:rsid w:val="00676F5B"/>
    <w:rsid w:val="006772E1"/>
    <w:rsid w:val="00681E1D"/>
    <w:rsid w:val="00683436"/>
    <w:rsid w:val="00683750"/>
    <w:rsid w:val="00684888"/>
    <w:rsid w:val="00684EB1"/>
    <w:rsid w:val="00685CD6"/>
    <w:rsid w:val="006863D0"/>
    <w:rsid w:val="00686867"/>
    <w:rsid w:val="006929BA"/>
    <w:rsid w:val="00692E79"/>
    <w:rsid w:val="00694A5A"/>
    <w:rsid w:val="00694F36"/>
    <w:rsid w:val="00695850"/>
    <w:rsid w:val="0069596F"/>
    <w:rsid w:val="00695CD8"/>
    <w:rsid w:val="00696740"/>
    <w:rsid w:val="00697988"/>
    <w:rsid w:val="006A191B"/>
    <w:rsid w:val="006A2C94"/>
    <w:rsid w:val="006A2E10"/>
    <w:rsid w:val="006A4C0B"/>
    <w:rsid w:val="006A5FE2"/>
    <w:rsid w:val="006A6085"/>
    <w:rsid w:val="006B0098"/>
    <w:rsid w:val="006B0148"/>
    <w:rsid w:val="006B0CE0"/>
    <w:rsid w:val="006B1608"/>
    <w:rsid w:val="006B27CD"/>
    <w:rsid w:val="006B36E5"/>
    <w:rsid w:val="006B3930"/>
    <w:rsid w:val="006B3DE1"/>
    <w:rsid w:val="006B5054"/>
    <w:rsid w:val="006B5454"/>
    <w:rsid w:val="006C1375"/>
    <w:rsid w:val="006C2633"/>
    <w:rsid w:val="006C44C8"/>
    <w:rsid w:val="006C49EE"/>
    <w:rsid w:val="006C4DFB"/>
    <w:rsid w:val="006C53AB"/>
    <w:rsid w:val="006C6411"/>
    <w:rsid w:val="006C65D3"/>
    <w:rsid w:val="006D021B"/>
    <w:rsid w:val="006D0387"/>
    <w:rsid w:val="006D11AB"/>
    <w:rsid w:val="006D2280"/>
    <w:rsid w:val="006D6ECC"/>
    <w:rsid w:val="006D7A3C"/>
    <w:rsid w:val="006E02D5"/>
    <w:rsid w:val="006E0B1B"/>
    <w:rsid w:val="006E1007"/>
    <w:rsid w:val="006E1284"/>
    <w:rsid w:val="006E4434"/>
    <w:rsid w:val="006E489A"/>
    <w:rsid w:val="006E6DBB"/>
    <w:rsid w:val="006E76AF"/>
    <w:rsid w:val="006F1FE9"/>
    <w:rsid w:val="006F4EF1"/>
    <w:rsid w:val="006F72C9"/>
    <w:rsid w:val="00700139"/>
    <w:rsid w:val="00703887"/>
    <w:rsid w:val="00704A1C"/>
    <w:rsid w:val="00705493"/>
    <w:rsid w:val="00705CE9"/>
    <w:rsid w:val="00705F68"/>
    <w:rsid w:val="00706064"/>
    <w:rsid w:val="007078F6"/>
    <w:rsid w:val="00710454"/>
    <w:rsid w:val="007108C3"/>
    <w:rsid w:val="00710B1F"/>
    <w:rsid w:val="00710BB1"/>
    <w:rsid w:val="00712388"/>
    <w:rsid w:val="00713AFB"/>
    <w:rsid w:val="007160EB"/>
    <w:rsid w:val="00716168"/>
    <w:rsid w:val="00716E7B"/>
    <w:rsid w:val="00723101"/>
    <w:rsid w:val="00725DBB"/>
    <w:rsid w:val="0072747C"/>
    <w:rsid w:val="00727837"/>
    <w:rsid w:val="00727AD6"/>
    <w:rsid w:val="00730DB0"/>
    <w:rsid w:val="007317C3"/>
    <w:rsid w:val="007322C2"/>
    <w:rsid w:val="00732EE1"/>
    <w:rsid w:val="00733944"/>
    <w:rsid w:val="00733C77"/>
    <w:rsid w:val="007345DA"/>
    <w:rsid w:val="00734C48"/>
    <w:rsid w:val="00734FB6"/>
    <w:rsid w:val="007405DF"/>
    <w:rsid w:val="00740B26"/>
    <w:rsid w:val="00740EF1"/>
    <w:rsid w:val="00742697"/>
    <w:rsid w:val="007426C0"/>
    <w:rsid w:val="0074338B"/>
    <w:rsid w:val="007434D8"/>
    <w:rsid w:val="007452D0"/>
    <w:rsid w:val="007453E2"/>
    <w:rsid w:val="007454A2"/>
    <w:rsid w:val="0074570B"/>
    <w:rsid w:val="00750473"/>
    <w:rsid w:val="00750949"/>
    <w:rsid w:val="00750A6B"/>
    <w:rsid w:val="007514FA"/>
    <w:rsid w:val="007552E1"/>
    <w:rsid w:val="0075582B"/>
    <w:rsid w:val="00756DA9"/>
    <w:rsid w:val="007605E1"/>
    <w:rsid w:val="007644E0"/>
    <w:rsid w:val="00764888"/>
    <w:rsid w:val="00764EB4"/>
    <w:rsid w:val="00765078"/>
    <w:rsid w:val="007668CB"/>
    <w:rsid w:val="00766964"/>
    <w:rsid w:val="007675B2"/>
    <w:rsid w:val="0077389E"/>
    <w:rsid w:val="00774614"/>
    <w:rsid w:val="00776647"/>
    <w:rsid w:val="0077697F"/>
    <w:rsid w:val="00777DF1"/>
    <w:rsid w:val="00781EB3"/>
    <w:rsid w:val="00782E79"/>
    <w:rsid w:val="00783EE7"/>
    <w:rsid w:val="00784EBB"/>
    <w:rsid w:val="00786620"/>
    <w:rsid w:val="00786B0B"/>
    <w:rsid w:val="00786F6F"/>
    <w:rsid w:val="00790FD9"/>
    <w:rsid w:val="00791AE2"/>
    <w:rsid w:val="0079350E"/>
    <w:rsid w:val="00793E72"/>
    <w:rsid w:val="007949A7"/>
    <w:rsid w:val="00794A7F"/>
    <w:rsid w:val="00795C90"/>
    <w:rsid w:val="00796409"/>
    <w:rsid w:val="007971C6"/>
    <w:rsid w:val="007A0817"/>
    <w:rsid w:val="007A0C04"/>
    <w:rsid w:val="007A2878"/>
    <w:rsid w:val="007A2967"/>
    <w:rsid w:val="007A30D6"/>
    <w:rsid w:val="007A5227"/>
    <w:rsid w:val="007A5A39"/>
    <w:rsid w:val="007A5B18"/>
    <w:rsid w:val="007B0732"/>
    <w:rsid w:val="007B298C"/>
    <w:rsid w:val="007B30CF"/>
    <w:rsid w:val="007B3A31"/>
    <w:rsid w:val="007B4F9A"/>
    <w:rsid w:val="007B75B4"/>
    <w:rsid w:val="007C08FD"/>
    <w:rsid w:val="007C0B09"/>
    <w:rsid w:val="007C1CEF"/>
    <w:rsid w:val="007C397B"/>
    <w:rsid w:val="007C4352"/>
    <w:rsid w:val="007C4398"/>
    <w:rsid w:val="007C4B01"/>
    <w:rsid w:val="007C598E"/>
    <w:rsid w:val="007D1378"/>
    <w:rsid w:val="007D1546"/>
    <w:rsid w:val="007D6321"/>
    <w:rsid w:val="007D6741"/>
    <w:rsid w:val="007E5C87"/>
    <w:rsid w:val="007F048F"/>
    <w:rsid w:val="007F0730"/>
    <w:rsid w:val="007F1440"/>
    <w:rsid w:val="007F2171"/>
    <w:rsid w:val="007F2650"/>
    <w:rsid w:val="007F2EE4"/>
    <w:rsid w:val="007F4954"/>
    <w:rsid w:val="007F69E3"/>
    <w:rsid w:val="007F6E10"/>
    <w:rsid w:val="008003D7"/>
    <w:rsid w:val="008005B3"/>
    <w:rsid w:val="00802489"/>
    <w:rsid w:val="008068D5"/>
    <w:rsid w:val="008069AA"/>
    <w:rsid w:val="008123D2"/>
    <w:rsid w:val="0081277D"/>
    <w:rsid w:val="008148B2"/>
    <w:rsid w:val="00820DA5"/>
    <w:rsid w:val="00820FD5"/>
    <w:rsid w:val="0082146C"/>
    <w:rsid w:val="00821900"/>
    <w:rsid w:val="00821F9A"/>
    <w:rsid w:val="0082280A"/>
    <w:rsid w:val="008252C1"/>
    <w:rsid w:val="008253B1"/>
    <w:rsid w:val="00826455"/>
    <w:rsid w:val="00827A46"/>
    <w:rsid w:val="00827EE0"/>
    <w:rsid w:val="00832708"/>
    <w:rsid w:val="00835250"/>
    <w:rsid w:val="008354A1"/>
    <w:rsid w:val="008355BB"/>
    <w:rsid w:val="00837E9C"/>
    <w:rsid w:val="0084037C"/>
    <w:rsid w:val="008406F0"/>
    <w:rsid w:val="00840CDC"/>
    <w:rsid w:val="00840CF1"/>
    <w:rsid w:val="00843D1E"/>
    <w:rsid w:val="008441C9"/>
    <w:rsid w:val="008446E5"/>
    <w:rsid w:val="00845148"/>
    <w:rsid w:val="00846012"/>
    <w:rsid w:val="0084726A"/>
    <w:rsid w:val="00852543"/>
    <w:rsid w:val="00852A7E"/>
    <w:rsid w:val="00853F38"/>
    <w:rsid w:val="008546B6"/>
    <w:rsid w:val="00854E0B"/>
    <w:rsid w:val="0085529C"/>
    <w:rsid w:val="0085632D"/>
    <w:rsid w:val="008576EB"/>
    <w:rsid w:val="00857772"/>
    <w:rsid w:val="00861447"/>
    <w:rsid w:val="00861C34"/>
    <w:rsid w:val="00862ADA"/>
    <w:rsid w:val="00865EE0"/>
    <w:rsid w:val="008672A9"/>
    <w:rsid w:val="00867D69"/>
    <w:rsid w:val="008713B8"/>
    <w:rsid w:val="00871E4B"/>
    <w:rsid w:val="008721C3"/>
    <w:rsid w:val="00872653"/>
    <w:rsid w:val="0087298E"/>
    <w:rsid w:val="00872FF8"/>
    <w:rsid w:val="00881AC0"/>
    <w:rsid w:val="00881CC8"/>
    <w:rsid w:val="00882F41"/>
    <w:rsid w:val="00883855"/>
    <w:rsid w:val="008838C5"/>
    <w:rsid w:val="00883A82"/>
    <w:rsid w:val="00885332"/>
    <w:rsid w:val="00885F0D"/>
    <w:rsid w:val="00886DC7"/>
    <w:rsid w:val="00890C0C"/>
    <w:rsid w:val="0089179F"/>
    <w:rsid w:val="00891E27"/>
    <w:rsid w:val="00892AFB"/>
    <w:rsid w:val="00893AF2"/>
    <w:rsid w:val="008951B4"/>
    <w:rsid w:val="00896992"/>
    <w:rsid w:val="00897B80"/>
    <w:rsid w:val="008A1078"/>
    <w:rsid w:val="008A1FE2"/>
    <w:rsid w:val="008A2990"/>
    <w:rsid w:val="008A4C55"/>
    <w:rsid w:val="008A4D41"/>
    <w:rsid w:val="008A5F51"/>
    <w:rsid w:val="008A61E7"/>
    <w:rsid w:val="008A645D"/>
    <w:rsid w:val="008B1F2C"/>
    <w:rsid w:val="008B2CBA"/>
    <w:rsid w:val="008B4797"/>
    <w:rsid w:val="008B5372"/>
    <w:rsid w:val="008B6EA8"/>
    <w:rsid w:val="008B7C00"/>
    <w:rsid w:val="008C29DC"/>
    <w:rsid w:val="008C2B29"/>
    <w:rsid w:val="008C3658"/>
    <w:rsid w:val="008C67BC"/>
    <w:rsid w:val="008C7245"/>
    <w:rsid w:val="008C7C28"/>
    <w:rsid w:val="008D4248"/>
    <w:rsid w:val="008D5364"/>
    <w:rsid w:val="008D567E"/>
    <w:rsid w:val="008D5867"/>
    <w:rsid w:val="008D66A3"/>
    <w:rsid w:val="008E1127"/>
    <w:rsid w:val="008E23EB"/>
    <w:rsid w:val="008E3970"/>
    <w:rsid w:val="008E6556"/>
    <w:rsid w:val="008E698C"/>
    <w:rsid w:val="008E77E5"/>
    <w:rsid w:val="008E78CF"/>
    <w:rsid w:val="008F0503"/>
    <w:rsid w:val="008F0BD5"/>
    <w:rsid w:val="008F11B4"/>
    <w:rsid w:val="008F1922"/>
    <w:rsid w:val="008F1950"/>
    <w:rsid w:val="008F3138"/>
    <w:rsid w:val="008F35D2"/>
    <w:rsid w:val="00900311"/>
    <w:rsid w:val="00903D7F"/>
    <w:rsid w:val="009046B3"/>
    <w:rsid w:val="009073F0"/>
    <w:rsid w:val="0091075A"/>
    <w:rsid w:val="00912133"/>
    <w:rsid w:val="00913145"/>
    <w:rsid w:val="00913285"/>
    <w:rsid w:val="00916263"/>
    <w:rsid w:val="00920A6B"/>
    <w:rsid w:val="00920BFA"/>
    <w:rsid w:val="00922FD0"/>
    <w:rsid w:val="00923563"/>
    <w:rsid w:val="00923B20"/>
    <w:rsid w:val="00923C2A"/>
    <w:rsid w:val="00923E72"/>
    <w:rsid w:val="00930121"/>
    <w:rsid w:val="00930E0E"/>
    <w:rsid w:val="0093176B"/>
    <w:rsid w:val="0093203E"/>
    <w:rsid w:val="00933123"/>
    <w:rsid w:val="009369BB"/>
    <w:rsid w:val="0093721C"/>
    <w:rsid w:val="009404F8"/>
    <w:rsid w:val="00943F76"/>
    <w:rsid w:val="00944234"/>
    <w:rsid w:val="00945591"/>
    <w:rsid w:val="009461A8"/>
    <w:rsid w:val="0095225C"/>
    <w:rsid w:val="00953B41"/>
    <w:rsid w:val="00954318"/>
    <w:rsid w:val="00954890"/>
    <w:rsid w:val="00954D79"/>
    <w:rsid w:val="00955BE6"/>
    <w:rsid w:val="00956924"/>
    <w:rsid w:val="00956AB6"/>
    <w:rsid w:val="00961B57"/>
    <w:rsid w:val="009638A2"/>
    <w:rsid w:val="00964E60"/>
    <w:rsid w:val="00965B3A"/>
    <w:rsid w:val="00967484"/>
    <w:rsid w:val="0096751D"/>
    <w:rsid w:val="00967F34"/>
    <w:rsid w:val="00971CB0"/>
    <w:rsid w:val="0097267E"/>
    <w:rsid w:val="009729F5"/>
    <w:rsid w:val="00974952"/>
    <w:rsid w:val="00974BB7"/>
    <w:rsid w:val="00975930"/>
    <w:rsid w:val="0097600C"/>
    <w:rsid w:val="0098070E"/>
    <w:rsid w:val="00981313"/>
    <w:rsid w:val="0098308F"/>
    <w:rsid w:val="009836D5"/>
    <w:rsid w:val="00983B0C"/>
    <w:rsid w:val="009859B8"/>
    <w:rsid w:val="0098682A"/>
    <w:rsid w:val="00986ECE"/>
    <w:rsid w:val="00987158"/>
    <w:rsid w:val="009871B4"/>
    <w:rsid w:val="00987FA1"/>
    <w:rsid w:val="00990DDE"/>
    <w:rsid w:val="009914E2"/>
    <w:rsid w:val="009915C8"/>
    <w:rsid w:val="00991D9D"/>
    <w:rsid w:val="00994CE2"/>
    <w:rsid w:val="009A01AD"/>
    <w:rsid w:val="009A097F"/>
    <w:rsid w:val="009A23F0"/>
    <w:rsid w:val="009A39A2"/>
    <w:rsid w:val="009A63D6"/>
    <w:rsid w:val="009A7330"/>
    <w:rsid w:val="009B2C19"/>
    <w:rsid w:val="009B3718"/>
    <w:rsid w:val="009B386B"/>
    <w:rsid w:val="009B4DD5"/>
    <w:rsid w:val="009B5581"/>
    <w:rsid w:val="009B62A5"/>
    <w:rsid w:val="009B6BBC"/>
    <w:rsid w:val="009B6D9B"/>
    <w:rsid w:val="009B7111"/>
    <w:rsid w:val="009B753E"/>
    <w:rsid w:val="009C09D8"/>
    <w:rsid w:val="009C1055"/>
    <w:rsid w:val="009C31D6"/>
    <w:rsid w:val="009C6BD8"/>
    <w:rsid w:val="009C7037"/>
    <w:rsid w:val="009D05F0"/>
    <w:rsid w:val="009D0CF5"/>
    <w:rsid w:val="009D280F"/>
    <w:rsid w:val="009D2BF2"/>
    <w:rsid w:val="009D2E6C"/>
    <w:rsid w:val="009D4BEB"/>
    <w:rsid w:val="009D5C93"/>
    <w:rsid w:val="009D5EDB"/>
    <w:rsid w:val="009D7D33"/>
    <w:rsid w:val="009D7DC7"/>
    <w:rsid w:val="009E0801"/>
    <w:rsid w:val="009E1FD0"/>
    <w:rsid w:val="009E287E"/>
    <w:rsid w:val="009E3CAE"/>
    <w:rsid w:val="009E4BB2"/>
    <w:rsid w:val="009E519E"/>
    <w:rsid w:val="009E637C"/>
    <w:rsid w:val="009E646E"/>
    <w:rsid w:val="009E69B5"/>
    <w:rsid w:val="009E76BA"/>
    <w:rsid w:val="009F0255"/>
    <w:rsid w:val="009F2433"/>
    <w:rsid w:val="009F6505"/>
    <w:rsid w:val="009F67E3"/>
    <w:rsid w:val="009F6BE7"/>
    <w:rsid w:val="009F6FF7"/>
    <w:rsid w:val="00A00B0F"/>
    <w:rsid w:val="00A01C13"/>
    <w:rsid w:val="00A01EFD"/>
    <w:rsid w:val="00A02288"/>
    <w:rsid w:val="00A03AFE"/>
    <w:rsid w:val="00A04464"/>
    <w:rsid w:val="00A069B9"/>
    <w:rsid w:val="00A07961"/>
    <w:rsid w:val="00A07A0B"/>
    <w:rsid w:val="00A102E2"/>
    <w:rsid w:val="00A1089C"/>
    <w:rsid w:val="00A117D6"/>
    <w:rsid w:val="00A13E60"/>
    <w:rsid w:val="00A14010"/>
    <w:rsid w:val="00A14391"/>
    <w:rsid w:val="00A1623C"/>
    <w:rsid w:val="00A1797A"/>
    <w:rsid w:val="00A207C1"/>
    <w:rsid w:val="00A218C1"/>
    <w:rsid w:val="00A23AFF"/>
    <w:rsid w:val="00A23C9F"/>
    <w:rsid w:val="00A23DFA"/>
    <w:rsid w:val="00A25334"/>
    <w:rsid w:val="00A255CD"/>
    <w:rsid w:val="00A25BEF"/>
    <w:rsid w:val="00A25E27"/>
    <w:rsid w:val="00A31307"/>
    <w:rsid w:val="00A3222D"/>
    <w:rsid w:val="00A34803"/>
    <w:rsid w:val="00A34CC2"/>
    <w:rsid w:val="00A36CAB"/>
    <w:rsid w:val="00A36D7C"/>
    <w:rsid w:val="00A371FD"/>
    <w:rsid w:val="00A40150"/>
    <w:rsid w:val="00A408ED"/>
    <w:rsid w:val="00A4095B"/>
    <w:rsid w:val="00A40A2B"/>
    <w:rsid w:val="00A40CAB"/>
    <w:rsid w:val="00A40D95"/>
    <w:rsid w:val="00A41A95"/>
    <w:rsid w:val="00A42511"/>
    <w:rsid w:val="00A43CFE"/>
    <w:rsid w:val="00A440A4"/>
    <w:rsid w:val="00A44527"/>
    <w:rsid w:val="00A460F7"/>
    <w:rsid w:val="00A4667A"/>
    <w:rsid w:val="00A46B14"/>
    <w:rsid w:val="00A47AC4"/>
    <w:rsid w:val="00A47FD9"/>
    <w:rsid w:val="00A53F23"/>
    <w:rsid w:val="00A53FEA"/>
    <w:rsid w:val="00A54BCF"/>
    <w:rsid w:val="00A56E69"/>
    <w:rsid w:val="00A571BF"/>
    <w:rsid w:val="00A62F31"/>
    <w:rsid w:val="00A62F3C"/>
    <w:rsid w:val="00A6466C"/>
    <w:rsid w:val="00A64F4A"/>
    <w:rsid w:val="00A65445"/>
    <w:rsid w:val="00A65548"/>
    <w:rsid w:val="00A65913"/>
    <w:rsid w:val="00A66439"/>
    <w:rsid w:val="00A67381"/>
    <w:rsid w:val="00A70C08"/>
    <w:rsid w:val="00A712FF"/>
    <w:rsid w:val="00A723F4"/>
    <w:rsid w:val="00A73DDF"/>
    <w:rsid w:val="00A75D1E"/>
    <w:rsid w:val="00A75EE6"/>
    <w:rsid w:val="00A818FD"/>
    <w:rsid w:val="00A81E95"/>
    <w:rsid w:val="00A83364"/>
    <w:rsid w:val="00A85E6C"/>
    <w:rsid w:val="00A85EEB"/>
    <w:rsid w:val="00A86B21"/>
    <w:rsid w:val="00A86F55"/>
    <w:rsid w:val="00A87B1A"/>
    <w:rsid w:val="00A90758"/>
    <w:rsid w:val="00A908FC"/>
    <w:rsid w:val="00A90914"/>
    <w:rsid w:val="00A9096B"/>
    <w:rsid w:val="00A97247"/>
    <w:rsid w:val="00AA0F01"/>
    <w:rsid w:val="00AA1A0F"/>
    <w:rsid w:val="00AA2282"/>
    <w:rsid w:val="00AA3A84"/>
    <w:rsid w:val="00AA465D"/>
    <w:rsid w:val="00AA4CA7"/>
    <w:rsid w:val="00AA6EF1"/>
    <w:rsid w:val="00AB067B"/>
    <w:rsid w:val="00AB076E"/>
    <w:rsid w:val="00AB0E64"/>
    <w:rsid w:val="00AB1B77"/>
    <w:rsid w:val="00AB345D"/>
    <w:rsid w:val="00AB3669"/>
    <w:rsid w:val="00AB3695"/>
    <w:rsid w:val="00AB44BF"/>
    <w:rsid w:val="00AB4F3F"/>
    <w:rsid w:val="00AB5A84"/>
    <w:rsid w:val="00AB5D3D"/>
    <w:rsid w:val="00AB5FF3"/>
    <w:rsid w:val="00AC0ACC"/>
    <w:rsid w:val="00AC1ACD"/>
    <w:rsid w:val="00AC2007"/>
    <w:rsid w:val="00AC2838"/>
    <w:rsid w:val="00AC55E9"/>
    <w:rsid w:val="00AC59F7"/>
    <w:rsid w:val="00AC6895"/>
    <w:rsid w:val="00AD05D6"/>
    <w:rsid w:val="00AD101C"/>
    <w:rsid w:val="00AD39CD"/>
    <w:rsid w:val="00AD42E1"/>
    <w:rsid w:val="00AD447B"/>
    <w:rsid w:val="00AD4A5A"/>
    <w:rsid w:val="00AD5782"/>
    <w:rsid w:val="00AD5AF7"/>
    <w:rsid w:val="00AD7542"/>
    <w:rsid w:val="00AE185F"/>
    <w:rsid w:val="00AE21C0"/>
    <w:rsid w:val="00AE2A27"/>
    <w:rsid w:val="00AE50C7"/>
    <w:rsid w:val="00AE57F3"/>
    <w:rsid w:val="00AF0DB6"/>
    <w:rsid w:val="00AF1378"/>
    <w:rsid w:val="00AF1787"/>
    <w:rsid w:val="00AF30D2"/>
    <w:rsid w:val="00AF69AB"/>
    <w:rsid w:val="00AF7D45"/>
    <w:rsid w:val="00B001F0"/>
    <w:rsid w:val="00B0112A"/>
    <w:rsid w:val="00B016AC"/>
    <w:rsid w:val="00B028A0"/>
    <w:rsid w:val="00B029B8"/>
    <w:rsid w:val="00B068D4"/>
    <w:rsid w:val="00B100F9"/>
    <w:rsid w:val="00B1088E"/>
    <w:rsid w:val="00B10A31"/>
    <w:rsid w:val="00B12150"/>
    <w:rsid w:val="00B12904"/>
    <w:rsid w:val="00B14486"/>
    <w:rsid w:val="00B149B2"/>
    <w:rsid w:val="00B17A90"/>
    <w:rsid w:val="00B24951"/>
    <w:rsid w:val="00B24E2D"/>
    <w:rsid w:val="00B251BF"/>
    <w:rsid w:val="00B25E2B"/>
    <w:rsid w:val="00B30C84"/>
    <w:rsid w:val="00B3192F"/>
    <w:rsid w:val="00B31E77"/>
    <w:rsid w:val="00B323D9"/>
    <w:rsid w:val="00B329CA"/>
    <w:rsid w:val="00B32C35"/>
    <w:rsid w:val="00B35EF4"/>
    <w:rsid w:val="00B374EC"/>
    <w:rsid w:val="00B405B9"/>
    <w:rsid w:val="00B40F23"/>
    <w:rsid w:val="00B41508"/>
    <w:rsid w:val="00B4409D"/>
    <w:rsid w:val="00B44CE2"/>
    <w:rsid w:val="00B45C85"/>
    <w:rsid w:val="00B4646F"/>
    <w:rsid w:val="00B518FA"/>
    <w:rsid w:val="00B5227D"/>
    <w:rsid w:val="00B53B16"/>
    <w:rsid w:val="00B54C9E"/>
    <w:rsid w:val="00B55E9B"/>
    <w:rsid w:val="00B56074"/>
    <w:rsid w:val="00B56207"/>
    <w:rsid w:val="00B60E8D"/>
    <w:rsid w:val="00B637EB"/>
    <w:rsid w:val="00B64F1D"/>
    <w:rsid w:val="00B65B52"/>
    <w:rsid w:val="00B65D55"/>
    <w:rsid w:val="00B67510"/>
    <w:rsid w:val="00B71C54"/>
    <w:rsid w:val="00B737C8"/>
    <w:rsid w:val="00B753EE"/>
    <w:rsid w:val="00B75702"/>
    <w:rsid w:val="00B777B0"/>
    <w:rsid w:val="00B808B4"/>
    <w:rsid w:val="00B81D3C"/>
    <w:rsid w:val="00B83ED3"/>
    <w:rsid w:val="00B83FDE"/>
    <w:rsid w:val="00B8402E"/>
    <w:rsid w:val="00B84820"/>
    <w:rsid w:val="00B851D1"/>
    <w:rsid w:val="00B87E8F"/>
    <w:rsid w:val="00B90319"/>
    <w:rsid w:val="00B91BAE"/>
    <w:rsid w:val="00B92D6B"/>
    <w:rsid w:val="00B9486B"/>
    <w:rsid w:val="00B97BC6"/>
    <w:rsid w:val="00B97FBF"/>
    <w:rsid w:val="00BA01BF"/>
    <w:rsid w:val="00BA0264"/>
    <w:rsid w:val="00BA082D"/>
    <w:rsid w:val="00BA0DD7"/>
    <w:rsid w:val="00BA3F99"/>
    <w:rsid w:val="00BA79AC"/>
    <w:rsid w:val="00BA7FA6"/>
    <w:rsid w:val="00BB11E2"/>
    <w:rsid w:val="00BB12AF"/>
    <w:rsid w:val="00BB1984"/>
    <w:rsid w:val="00BB1E3F"/>
    <w:rsid w:val="00BB2C64"/>
    <w:rsid w:val="00BB2D24"/>
    <w:rsid w:val="00BB394F"/>
    <w:rsid w:val="00BB4225"/>
    <w:rsid w:val="00BB6A0B"/>
    <w:rsid w:val="00BB6F00"/>
    <w:rsid w:val="00BB7A9F"/>
    <w:rsid w:val="00BB7F90"/>
    <w:rsid w:val="00BC0B79"/>
    <w:rsid w:val="00BC0F53"/>
    <w:rsid w:val="00BC1E83"/>
    <w:rsid w:val="00BC3524"/>
    <w:rsid w:val="00BC4B39"/>
    <w:rsid w:val="00BC4C7E"/>
    <w:rsid w:val="00BD05F3"/>
    <w:rsid w:val="00BD0C12"/>
    <w:rsid w:val="00BD470E"/>
    <w:rsid w:val="00BD50AA"/>
    <w:rsid w:val="00BD6556"/>
    <w:rsid w:val="00BD717A"/>
    <w:rsid w:val="00BE1117"/>
    <w:rsid w:val="00BE29D1"/>
    <w:rsid w:val="00BE4315"/>
    <w:rsid w:val="00BE5E97"/>
    <w:rsid w:val="00BF1FB8"/>
    <w:rsid w:val="00BF4F9B"/>
    <w:rsid w:val="00C01F61"/>
    <w:rsid w:val="00C0240C"/>
    <w:rsid w:val="00C04B0B"/>
    <w:rsid w:val="00C10301"/>
    <w:rsid w:val="00C1036D"/>
    <w:rsid w:val="00C11329"/>
    <w:rsid w:val="00C147D4"/>
    <w:rsid w:val="00C14BB7"/>
    <w:rsid w:val="00C14C5B"/>
    <w:rsid w:val="00C15767"/>
    <w:rsid w:val="00C15C16"/>
    <w:rsid w:val="00C16666"/>
    <w:rsid w:val="00C22353"/>
    <w:rsid w:val="00C22D60"/>
    <w:rsid w:val="00C23C7F"/>
    <w:rsid w:val="00C24681"/>
    <w:rsid w:val="00C24EBA"/>
    <w:rsid w:val="00C27DD8"/>
    <w:rsid w:val="00C309B0"/>
    <w:rsid w:val="00C327BE"/>
    <w:rsid w:val="00C32FA1"/>
    <w:rsid w:val="00C3571D"/>
    <w:rsid w:val="00C37CF6"/>
    <w:rsid w:val="00C37ED7"/>
    <w:rsid w:val="00C40593"/>
    <w:rsid w:val="00C42B67"/>
    <w:rsid w:val="00C43653"/>
    <w:rsid w:val="00C4374F"/>
    <w:rsid w:val="00C44514"/>
    <w:rsid w:val="00C45636"/>
    <w:rsid w:val="00C45A36"/>
    <w:rsid w:val="00C45B90"/>
    <w:rsid w:val="00C46A4F"/>
    <w:rsid w:val="00C54710"/>
    <w:rsid w:val="00C570D9"/>
    <w:rsid w:val="00C62FC9"/>
    <w:rsid w:val="00C65D18"/>
    <w:rsid w:val="00C66DCE"/>
    <w:rsid w:val="00C66DFE"/>
    <w:rsid w:val="00C703A1"/>
    <w:rsid w:val="00C7093D"/>
    <w:rsid w:val="00C75714"/>
    <w:rsid w:val="00C75795"/>
    <w:rsid w:val="00C75FFE"/>
    <w:rsid w:val="00C77B81"/>
    <w:rsid w:val="00C801B1"/>
    <w:rsid w:val="00C80E16"/>
    <w:rsid w:val="00C80EB0"/>
    <w:rsid w:val="00C82D61"/>
    <w:rsid w:val="00C82DFA"/>
    <w:rsid w:val="00C850B6"/>
    <w:rsid w:val="00C85EDC"/>
    <w:rsid w:val="00C867B0"/>
    <w:rsid w:val="00C87458"/>
    <w:rsid w:val="00C8787E"/>
    <w:rsid w:val="00C90295"/>
    <w:rsid w:val="00C91343"/>
    <w:rsid w:val="00C92BB6"/>
    <w:rsid w:val="00C92F10"/>
    <w:rsid w:val="00C96AFE"/>
    <w:rsid w:val="00C96F4C"/>
    <w:rsid w:val="00CA1D0D"/>
    <w:rsid w:val="00CA2A82"/>
    <w:rsid w:val="00CA3486"/>
    <w:rsid w:val="00CA3976"/>
    <w:rsid w:val="00CA49F3"/>
    <w:rsid w:val="00CA4C0E"/>
    <w:rsid w:val="00CA767A"/>
    <w:rsid w:val="00CA7712"/>
    <w:rsid w:val="00CB36BD"/>
    <w:rsid w:val="00CB49FE"/>
    <w:rsid w:val="00CB59AB"/>
    <w:rsid w:val="00CB5D5A"/>
    <w:rsid w:val="00CB5F16"/>
    <w:rsid w:val="00CC08C9"/>
    <w:rsid w:val="00CC10F3"/>
    <w:rsid w:val="00CC1611"/>
    <w:rsid w:val="00CC1C3A"/>
    <w:rsid w:val="00CC4C4F"/>
    <w:rsid w:val="00CC5307"/>
    <w:rsid w:val="00CC54A9"/>
    <w:rsid w:val="00CD13E4"/>
    <w:rsid w:val="00CD4248"/>
    <w:rsid w:val="00CD7DBA"/>
    <w:rsid w:val="00CE3D8C"/>
    <w:rsid w:val="00CF1A8F"/>
    <w:rsid w:val="00CF27A5"/>
    <w:rsid w:val="00CF35C9"/>
    <w:rsid w:val="00CF3780"/>
    <w:rsid w:val="00CF49D7"/>
    <w:rsid w:val="00CF4A5B"/>
    <w:rsid w:val="00CF54A6"/>
    <w:rsid w:val="00CF54DA"/>
    <w:rsid w:val="00CF560D"/>
    <w:rsid w:val="00CF6190"/>
    <w:rsid w:val="00CF70CC"/>
    <w:rsid w:val="00CF7F60"/>
    <w:rsid w:val="00D00791"/>
    <w:rsid w:val="00D013FD"/>
    <w:rsid w:val="00D01986"/>
    <w:rsid w:val="00D045D3"/>
    <w:rsid w:val="00D053DB"/>
    <w:rsid w:val="00D07173"/>
    <w:rsid w:val="00D0773F"/>
    <w:rsid w:val="00D1105F"/>
    <w:rsid w:val="00D1238A"/>
    <w:rsid w:val="00D12889"/>
    <w:rsid w:val="00D12B65"/>
    <w:rsid w:val="00D13355"/>
    <w:rsid w:val="00D14563"/>
    <w:rsid w:val="00D1493F"/>
    <w:rsid w:val="00D176C6"/>
    <w:rsid w:val="00D21CAD"/>
    <w:rsid w:val="00D23A45"/>
    <w:rsid w:val="00D23EDA"/>
    <w:rsid w:val="00D25357"/>
    <w:rsid w:val="00D25F80"/>
    <w:rsid w:val="00D2676E"/>
    <w:rsid w:val="00D26C3D"/>
    <w:rsid w:val="00D272BF"/>
    <w:rsid w:val="00D302C3"/>
    <w:rsid w:val="00D31E35"/>
    <w:rsid w:val="00D33BB6"/>
    <w:rsid w:val="00D34E13"/>
    <w:rsid w:val="00D37420"/>
    <w:rsid w:val="00D42618"/>
    <w:rsid w:val="00D42841"/>
    <w:rsid w:val="00D428E1"/>
    <w:rsid w:val="00D42E5D"/>
    <w:rsid w:val="00D43A88"/>
    <w:rsid w:val="00D476A3"/>
    <w:rsid w:val="00D50417"/>
    <w:rsid w:val="00D51338"/>
    <w:rsid w:val="00D52E7D"/>
    <w:rsid w:val="00D53C71"/>
    <w:rsid w:val="00D563FF"/>
    <w:rsid w:val="00D5647B"/>
    <w:rsid w:val="00D56C76"/>
    <w:rsid w:val="00D60035"/>
    <w:rsid w:val="00D611FF"/>
    <w:rsid w:val="00D62D87"/>
    <w:rsid w:val="00D63486"/>
    <w:rsid w:val="00D6503B"/>
    <w:rsid w:val="00D65D93"/>
    <w:rsid w:val="00D67D7C"/>
    <w:rsid w:val="00D70613"/>
    <w:rsid w:val="00D70F42"/>
    <w:rsid w:val="00D71517"/>
    <w:rsid w:val="00D723B7"/>
    <w:rsid w:val="00D72486"/>
    <w:rsid w:val="00D72C75"/>
    <w:rsid w:val="00D72D34"/>
    <w:rsid w:val="00D72D6D"/>
    <w:rsid w:val="00D73DED"/>
    <w:rsid w:val="00D7470E"/>
    <w:rsid w:val="00D75244"/>
    <w:rsid w:val="00D75C6C"/>
    <w:rsid w:val="00D76333"/>
    <w:rsid w:val="00D77668"/>
    <w:rsid w:val="00D80652"/>
    <w:rsid w:val="00D80D05"/>
    <w:rsid w:val="00D836B8"/>
    <w:rsid w:val="00D84647"/>
    <w:rsid w:val="00D8469D"/>
    <w:rsid w:val="00D85222"/>
    <w:rsid w:val="00D87638"/>
    <w:rsid w:val="00D938A6"/>
    <w:rsid w:val="00D93CB8"/>
    <w:rsid w:val="00D946A0"/>
    <w:rsid w:val="00D9572C"/>
    <w:rsid w:val="00D96094"/>
    <w:rsid w:val="00D97F1C"/>
    <w:rsid w:val="00DA042C"/>
    <w:rsid w:val="00DA125A"/>
    <w:rsid w:val="00DA3DD6"/>
    <w:rsid w:val="00DA5208"/>
    <w:rsid w:val="00DA5F1F"/>
    <w:rsid w:val="00DB0A70"/>
    <w:rsid w:val="00DB2AFD"/>
    <w:rsid w:val="00DB54DE"/>
    <w:rsid w:val="00DB68B7"/>
    <w:rsid w:val="00DB7859"/>
    <w:rsid w:val="00DB7FD1"/>
    <w:rsid w:val="00DC01BC"/>
    <w:rsid w:val="00DC10D7"/>
    <w:rsid w:val="00DC1E00"/>
    <w:rsid w:val="00DC5C0D"/>
    <w:rsid w:val="00DC71E9"/>
    <w:rsid w:val="00DD023A"/>
    <w:rsid w:val="00DD1C36"/>
    <w:rsid w:val="00DD29DF"/>
    <w:rsid w:val="00DD4A1F"/>
    <w:rsid w:val="00DD4FB8"/>
    <w:rsid w:val="00DE0B8E"/>
    <w:rsid w:val="00DE0BA2"/>
    <w:rsid w:val="00DE22E9"/>
    <w:rsid w:val="00DE2C3A"/>
    <w:rsid w:val="00DE306E"/>
    <w:rsid w:val="00DE3687"/>
    <w:rsid w:val="00DE60AC"/>
    <w:rsid w:val="00DE671A"/>
    <w:rsid w:val="00DE6742"/>
    <w:rsid w:val="00DE6CD1"/>
    <w:rsid w:val="00DF049B"/>
    <w:rsid w:val="00DF078C"/>
    <w:rsid w:val="00DF0840"/>
    <w:rsid w:val="00DF0C49"/>
    <w:rsid w:val="00DF35C3"/>
    <w:rsid w:val="00DF3E03"/>
    <w:rsid w:val="00DF5FCE"/>
    <w:rsid w:val="00DF67C4"/>
    <w:rsid w:val="00DF7341"/>
    <w:rsid w:val="00DF7488"/>
    <w:rsid w:val="00E01012"/>
    <w:rsid w:val="00E0319D"/>
    <w:rsid w:val="00E0663C"/>
    <w:rsid w:val="00E0683D"/>
    <w:rsid w:val="00E070C6"/>
    <w:rsid w:val="00E079EB"/>
    <w:rsid w:val="00E1039D"/>
    <w:rsid w:val="00E12BE5"/>
    <w:rsid w:val="00E136B4"/>
    <w:rsid w:val="00E14ECC"/>
    <w:rsid w:val="00E150CE"/>
    <w:rsid w:val="00E150D9"/>
    <w:rsid w:val="00E1629B"/>
    <w:rsid w:val="00E2089A"/>
    <w:rsid w:val="00E20B60"/>
    <w:rsid w:val="00E21F87"/>
    <w:rsid w:val="00E229B7"/>
    <w:rsid w:val="00E23C92"/>
    <w:rsid w:val="00E259D5"/>
    <w:rsid w:val="00E25A76"/>
    <w:rsid w:val="00E25CC5"/>
    <w:rsid w:val="00E27658"/>
    <w:rsid w:val="00E309D0"/>
    <w:rsid w:val="00E31401"/>
    <w:rsid w:val="00E31712"/>
    <w:rsid w:val="00E31F4D"/>
    <w:rsid w:val="00E3251D"/>
    <w:rsid w:val="00E32922"/>
    <w:rsid w:val="00E34E6A"/>
    <w:rsid w:val="00E40C44"/>
    <w:rsid w:val="00E43AA7"/>
    <w:rsid w:val="00E47B32"/>
    <w:rsid w:val="00E50238"/>
    <w:rsid w:val="00E5093A"/>
    <w:rsid w:val="00E50F89"/>
    <w:rsid w:val="00E51F62"/>
    <w:rsid w:val="00E51FD1"/>
    <w:rsid w:val="00E53E66"/>
    <w:rsid w:val="00E55FAC"/>
    <w:rsid w:val="00E5779B"/>
    <w:rsid w:val="00E6123D"/>
    <w:rsid w:val="00E6562A"/>
    <w:rsid w:val="00E6728A"/>
    <w:rsid w:val="00E7034E"/>
    <w:rsid w:val="00E73C11"/>
    <w:rsid w:val="00E747CE"/>
    <w:rsid w:val="00E74F0B"/>
    <w:rsid w:val="00E75916"/>
    <w:rsid w:val="00E75ECE"/>
    <w:rsid w:val="00E76A07"/>
    <w:rsid w:val="00E82F3F"/>
    <w:rsid w:val="00E849BD"/>
    <w:rsid w:val="00E84C0A"/>
    <w:rsid w:val="00E85B5C"/>
    <w:rsid w:val="00E85F03"/>
    <w:rsid w:val="00E8615C"/>
    <w:rsid w:val="00E86187"/>
    <w:rsid w:val="00E87BF4"/>
    <w:rsid w:val="00E9024B"/>
    <w:rsid w:val="00E9072C"/>
    <w:rsid w:val="00E90FB5"/>
    <w:rsid w:val="00E916E9"/>
    <w:rsid w:val="00E927DC"/>
    <w:rsid w:val="00E95537"/>
    <w:rsid w:val="00E97225"/>
    <w:rsid w:val="00E975CB"/>
    <w:rsid w:val="00E97705"/>
    <w:rsid w:val="00E97AA8"/>
    <w:rsid w:val="00E97B2D"/>
    <w:rsid w:val="00EA1256"/>
    <w:rsid w:val="00EA37EB"/>
    <w:rsid w:val="00EA3BCB"/>
    <w:rsid w:val="00EA410A"/>
    <w:rsid w:val="00EA5374"/>
    <w:rsid w:val="00EA53C1"/>
    <w:rsid w:val="00EA741C"/>
    <w:rsid w:val="00EB007E"/>
    <w:rsid w:val="00EB372C"/>
    <w:rsid w:val="00EB3D42"/>
    <w:rsid w:val="00EB6A79"/>
    <w:rsid w:val="00EB7B46"/>
    <w:rsid w:val="00EB7C14"/>
    <w:rsid w:val="00EC0093"/>
    <w:rsid w:val="00EC0B48"/>
    <w:rsid w:val="00EC109B"/>
    <w:rsid w:val="00EC2790"/>
    <w:rsid w:val="00EC2C05"/>
    <w:rsid w:val="00EC2CE6"/>
    <w:rsid w:val="00EC3F9C"/>
    <w:rsid w:val="00EC417E"/>
    <w:rsid w:val="00EC5960"/>
    <w:rsid w:val="00EC7494"/>
    <w:rsid w:val="00EC7775"/>
    <w:rsid w:val="00ED1B45"/>
    <w:rsid w:val="00ED2992"/>
    <w:rsid w:val="00ED37CC"/>
    <w:rsid w:val="00ED40D5"/>
    <w:rsid w:val="00ED6B8F"/>
    <w:rsid w:val="00ED7AE0"/>
    <w:rsid w:val="00EE024A"/>
    <w:rsid w:val="00EE0DE6"/>
    <w:rsid w:val="00EE2105"/>
    <w:rsid w:val="00EE59B3"/>
    <w:rsid w:val="00EE65C1"/>
    <w:rsid w:val="00EE6AC6"/>
    <w:rsid w:val="00EE6BAA"/>
    <w:rsid w:val="00EF0256"/>
    <w:rsid w:val="00EF0EE8"/>
    <w:rsid w:val="00EF119F"/>
    <w:rsid w:val="00EF13B2"/>
    <w:rsid w:val="00EF2607"/>
    <w:rsid w:val="00EF408A"/>
    <w:rsid w:val="00EF56E9"/>
    <w:rsid w:val="00EF753B"/>
    <w:rsid w:val="00EF7629"/>
    <w:rsid w:val="00F000D5"/>
    <w:rsid w:val="00F043A9"/>
    <w:rsid w:val="00F04A84"/>
    <w:rsid w:val="00F0697C"/>
    <w:rsid w:val="00F069DF"/>
    <w:rsid w:val="00F11541"/>
    <w:rsid w:val="00F11FB1"/>
    <w:rsid w:val="00F1233A"/>
    <w:rsid w:val="00F15044"/>
    <w:rsid w:val="00F1542F"/>
    <w:rsid w:val="00F20290"/>
    <w:rsid w:val="00F20366"/>
    <w:rsid w:val="00F2142B"/>
    <w:rsid w:val="00F222F4"/>
    <w:rsid w:val="00F230A8"/>
    <w:rsid w:val="00F342BB"/>
    <w:rsid w:val="00F373C8"/>
    <w:rsid w:val="00F40750"/>
    <w:rsid w:val="00F416C3"/>
    <w:rsid w:val="00F4268E"/>
    <w:rsid w:val="00F42A59"/>
    <w:rsid w:val="00F434FC"/>
    <w:rsid w:val="00F44081"/>
    <w:rsid w:val="00F45018"/>
    <w:rsid w:val="00F451F1"/>
    <w:rsid w:val="00F45CA9"/>
    <w:rsid w:val="00F46EE0"/>
    <w:rsid w:val="00F47655"/>
    <w:rsid w:val="00F47D4F"/>
    <w:rsid w:val="00F51061"/>
    <w:rsid w:val="00F5196D"/>
    <w:rsid w:val="00F526C2"/>
    <w:rsid w:val="00F527F8"/>
    <w:rsid w:val="00F53610"/>
    <w:rsid w:val="00F55966"/>
    <w:rsid w:val="00F55EBA"/>
    <w:rsid w:val="00F62263"/>
    <w:rsid w:val="00F634D8"/>
    <w:rsid w:val="00F64181"/>
    <w:rsid w:val="00F64768"/>
    <w:rsid w:val="00F64F91"/>
    <w:rsid w:val="00F65730"/>
    <w:rsid w:val="00F67965"/>
    <w:rsid w:val="00F67CB9"/>
    <w:rsid w:val="00F70365"/>
    <w:rsid w:val="00F703AD"/>
    <w:rsid w:val="00F716EB"/>
    <w:rsid w:val="00F732D8"/>
    <w:rsid w:val="00F73C8C"/>
    <w:rsid w:val="00F776C4"/>
    <w:rsid w:val="00F77BAD"/>
    <w:rsid w:val="00F80970"/>
    <w:rsid w:val="00F81324"/>
    <w:rsid w:val="00F8206E"/>
    <w:rsid w:val="00F823BE"/>
    <w:rsid w:val="00F82BC2"/>
    <w:rsid w:val="00F8347A"/>
    <w:rsid w:val="00F85444"/>
    <w:rsid w:val="00F8654D"/>
    <w:rsid w:val="00F86663"/>
    <w:rsid w:val="00F868B9"/>
    <w:rsid w:val="00F86DEE"/>
    <w:rsid w:val="00F86E8E"/>
    <w:rsid w:val="00F86EEA"/>
    <w:rsid w:val="00F878E5"/>
    <w:rsid w:val="00F9002E"/>
    <w:rsid w:val="00F90740"/>
    <w:rsid w:val="00F968C7"/>
    <w:rsid w:val="00F96D30"/>
    <w:rsid w:val="00FA0E88"/>
    <w:rsid w:val="00FA71D2"/>
    <w:rsid w:val="00FB1092"/>
    <w:rsid w:val="00FB10DF"/>
    <w:rsid w:val="00FB56C7"/>
    <w:rsid w:val="00FC0014"/>
    <w:rsid w:val="00FC0B03"/>
    <w:rsid w:val="00FC1AE8"/>
    <w:rsid w:val="00FC6AA3"/>
    <w:rsid w:val="00FD099E"/>
    <w:rsid w:val="00FD1D53"/>
    <w:rsid w:val="00FD3514"/>
    <w:rsid w:val="00FD367C"/>
    <w:rsid w:val="00FD3A34"/>
    <w:rsid w:val="00FD5475"/>
    <w:rsid w:val="00FD6BC5"/>
    <w:rsid w:val="00FD6EF2"/>
    <w:rsid w:val="00FE0725"/>
    <w:rsid w:val="00FE0856"/>
    <w:rsid w:val="00FE2060"/>
    <w:rsid w:val="00FE2440"/>
    <w:rsid w:val="00FE338C"/>
    <w:rsid w:val="00FE3586"/>
    <w:rsid w:val="00FE398C"/>
    <w:rsid w:val="00FE3FF8"/>
    <w:rsid w:val="00FE409D"/>
    <w:rsid w:val="00FE4A48"/>
    <w:rsid w:val="00FE5E31"/>
    <w:rsid w:val="00FE74C6"/>
    <w:rsid w:val="00FF6F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7B81"/>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qFormat/>
    <w:rsid w:val="008A645D"/>
    <w:pPr>
      <w:numPr>
        <w:numId w:val="4"/>
      </w:numPr>
      <w:spacing w:after="120"/>
      <w:ind w:left="284" w:hanging="284"/>
    </w:pPr>
    <w:rPr>
      <w:rFonts w:ascii="Times New Roman" w:eastAsiaTheme="majorEastAsia" w:hAnsi="Times New Roman" w:cstheme="majorBidi"/>
      <w:b/>
      <w:bCs/>
      <w:noProof/>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link w:val="Heading2subjudulChar"/>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 w:type="table" w:styleId="LightList-Accent1">
    <w:name w:val="Light List Accent 1"/>
    <w:basedOn w:val="TableNormal"/>
    <w:uiPriority w:val="61"/>
    <w:rsid w:val="007B4F9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710454"/>
    <w:pPr>
      <w:spacing w:after="200" w:line="240" w:lineRule="auto"/>
    </w:pPr>
    <w:rPr>
      <w:b/>
      <w:bCs/>
      <w:color w:val="4F81BD" w:themeColor="accent1"/>
      <w:sz w:val="18"/>
      <w:szCs w:val="18"/>
    </w:rPr>
  </w:style>
  <w:style w:type="paragraph" w:customStyle="1" w:styleId="subjudul1">
    <w:name w:val="sub judul 1"/>
    <w:basedOn w:val="Heading2subjudul"/>
    <w:link w:val="subjudul1Char"/>
    <w:qFormat/>
    <w:rsid w:val="00BB6A0B"/>
    <w:pPr>
      <w:ind w:hanging="436"/>
    </w:pPr>
  </w:style>
  <w:style w:type="character" w:customStyle="1" w:styleId="Heading2subjudulChar">
    <w:name w:val="Heading 2 (sub judul) Char"/>
    <w:basedOn w:val="DefaultParagraphFont"/>
    <w:link w:val="Heading2subjudul"/>
    <w:rsid w:val="00BB6A0B"/>
    <w:rPr>
      <w:rFonts w:ascii="Times New Roman" w:hAnsi="Times New Roman" w:cs="Times New Roman"/>
      <w:b/>
      <w:noProof/>
      <w:sz w:val="24"/>
      <w:szCs w:val="24"/>
    </w:rPr>
  </w:style>
  <w:style w:type="character" w:customStyle="1" w:styleId="subjudul1Char">
    <w:name w:val="sub judul 1 Char"/>
    <w:basedOn w:val="Heading2subjudulChar"/>
    <w:link w:val="subjudul1"/>
    <w:rsid w:val="00BB6A0B"/>
    <w:rPr>
      <w:rFonts w:ascii="Times New Roman" w:hAnsi="Times New Roman" w:cs="Times New Roman"/>
      <w:b/>
      <w:noProof/>
      <w:sz w:val="24"/>
      <w:szCs w:val="24"/>
    </w:rPr>
  </w:style>
  <w:style w:type="character" w:styleId="PlaceholderText">
    <w:name w:val="Placeholder Text"/>
    <w:basedOn w:val="DefaultParagraphFont"/>
    <w:uiPriority w:val="99"/>
    <w:semiHidden/>
    <w:rsid w:val="00554588"/>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7B81"/>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qFormat/>
    <w:rsid w:val="008A645D"/>
    <w:pPr>
      <w:numPr>
        <w:numId w:val="4"/>
      </w:numPr>
      <w:spacing w:after="120"/>
      <w:ind w:left="284" w:hanging="284"/>
    </w:pPr>
    <w:rPr>
      <w:rFonts w:ascii="Times New Roman" w:eastAsiaTheme="majorEastAsia" w:hAnsi="Times New Roman" w:cstheme="majorBidi"/>
      <w:b/>
      <w:bCs/>
      <w:noProof/>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link w:val="Heading2subjudulChar"/>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 w:type="table" w:styleId="LightList-Accent1">
    <w:name w:val="Light List Accent 1"/>
    <w:basedOn w:val="TableNormal"/>
    <w:uiPriority w:val="61"/>
    <w:rsid w:val="007B4F9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710454"/>
    <w:pPr>
      <w:spacing w:after="200" w:line="240" w:lineRule="auto"/>
    </w:pPr>
    <w:rPr>
      <w:b/>
      <w:bCs/>
      <w:color w:val="4F81BD" w:themeColor="accent1"/>
      <w:sz w:val="18"/>
      <w:szCs w:val="18"/>
    </w:rPr>
  </w:style>
  <w:style w:type="paragraph" w:customStyle="1" w:styleId="subjudul1">
    <w:name w:val="sub judul 1"/>
    <w:basedOn w:val="Heading2subjudul"/>
    <w:link w:val="subjudul1Char"/>
    <w:qFormat/>
    <w:rsid w:val="00BB6A0B"/>
    <w:pPr>
      <w:ind w:hanging="436"/>
    </w:pPr>
  </w:style>
  <w:style w:type="character" w:customStyle="1" w:styleId="Heading2subjudulChar">
    <w:name w:val="Heading 2 (sub judul) Char"/>
    <w:basedOn w:val="DefaultParagraphFont"/>
    <w:link w:val="Heading2subjudul"/>
    <w:rsid w:val="00BB6A0B"/>
    <w:rPr>
      <w:rFonts w:ascii="Times New Roman" w:hAnsi="Times New Roman" w:cs="Times New Roman"/>
      <w:b/>
      <w:noProof/>
      <w:sz w:val="24"/>
      <w:szCs w:val="24"/>
    </w:rPr>
  </w:style>
  <w:style w:type="character" w:customStyle="1" w:styleId="subjudul1Char">
    <w:name w:val="sub judul 1 Char"/>
    <w:basedOn w:val="Heading2subjudulChar"/>
    <w:link w:val="subjudul1"/>
    <w:rsid w:val="00BB6A0B"/>
    <w:rPr>
      <w:rFonts w:ascii="Times New Roman" w:hAnsi="Times New Roman" w:cs="Times New Roman"/>
      <w:b/>
      <w:noProof/>
      <w:sz w:val="24"/>
      <w:szCs w:val="24"/>
    </w:rPr>
  </w:style>
  <w:style w:type="character" w:styleId="PlaceholderText">
    <w:name w:val="Placeholder Text"/>
    <w:basedOn w:val="DefaultParagraphFont"/>
    <w:uiPriority w:val="99"/>
    <w:semiHidden/>
    <w:rsid w:val="0055458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2028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18" Type="http://schemas.openxmlformats.org/officeDocument/2006/relationships/image" Target="media/image10.jpg"/><Relationship Id="rId26" Type="http://schemas.openxmlformats.org/officeDocument/2006/relationships/image" Target="media/image18.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jpg"/><Relationship Id="rId34" Type="http://schemas.openxmlformats.org/officeDocument/2006/relationships/image" Target="media/image26.png"/><Relationship Id="rId7" Type="http://schemas.openxmlformats.org/officeDocument/2006/relationships/footnotes" Target="footnotes.xml"/><Relationship Id="rId12" Type="http://schemas.openxmlformats.org/officeDocument/2006/relationships/image" Target="media/image4.jpg"/><Relationship Id="rId17" Type="http://schemas.openxmlformats.org/officeDocument/2006/relationships/image" Target="media/image9.jp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jp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jpg"/><Relationship Id="rId31" Type="http://schemas.openxmlformats.org/officeDocument/2006/relationships/image" Target="media/image23.png"/><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6.jpg"/><Relationship Id="rId22" Type="http://schemas.openxmlformats.org/officeDocument/2006/relationships/image" Target="media/image14.jp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a:lstStyle/>
          <a:p>
            <a:pPr>
              <a:defRPr/>
            </a:pPr>
            <a:r>
              <a:rPr lang="en-US">
                <a:solidFill>
                  <a:schemeClr val="bg1"/>
                </a:solidFill>
              </a:rPr>
              <a:t>Persentase</a:t>
            </a:r>
          </a:p>
        </c:rich>
      </c:tx>
      <c:overlay val="0"/>
    </c:title>
    <c:autoTitleDeleted val="0"/>
    <c:plotArea>
      <c:layout/>
      <c:barChart>
        <c:barDir val="col"/>
        <c:grouping val="clustered"/>
        <c:varyColors val="0"/>
        <c:ser>
          <c:idx val="0"/>
          <c:order val="0"/>
          <c:tx>
            <c:strRef>
              <c:f>Sheet1!$B$1</c:f>
              <c:strCache>
                <c:ptCount val="1"/>
                <c:pt idx="0">
                  <c:v>Persentase</c:v>
                </c:pt>
              </c:strCache>
            </c:strRef>
          </c:tx>
          <c:invertIfNegative val="0"/>
          <c:cat>
            <c:strRef>
              <c:f>Sheet1!$A$2:$A$11</c:f>
              <c:strCache>
                <c:ptCount val="10"/>
                <c:pt idx="0">
                  <c:v>P1</c:v>
                </c:pt>
                <c:pt idx="1">
                  <c:v>P2</c:v>
                </c:pt>
                <c:pt idx="2">
                  <c:v>P3</c:v>
                </c:pt>
                <c:pt idx="3">
                  <c:v>P4</c:v>
                </c:pt>
                <c:pt idx="4">
                  <c:v>P5</c:v>
                </c:pt>
                <c:pt idx="5">
                  <c:v>P6</c:v>
                </c:pt>
                <c:pt idx="6">
                  <c:v>P7</c:v>
                </c:pt>
                <c:pt idx="7">
                  <c:v>P8</c:v>
                </c:pt>
                <c:pt idx="8">
                  <c:v>P9</c:v>
                </c:pt>
                <c:pt idx="9">
                  <c:v>P10</c:v>
                </c:pt>
              </c:strCache>
            </c:strRef>
          </c:cat>
          <c:val>
            <c:numRef>
              <c:f>Sheet1!$B$2:$B$11</c:f>
              <c:numCache>
                <c:formatCode>0%</c:formatCode>
                <c:ptCount val="10"/>
                <c:pt idx="0">
                  <c:v>0.97</c:v>
                </c:pt>
                <c:pt idx="1">
                  <c:v>0.84</c:v>
                </c:pt>
                <c:pt idx="2">
                  <c:v>0.92</c:v>
                </c:pt>
                <c:pt idx="3">
                  <c:v>0.92</c:v>
                </c:pt>
                <c:pt idx="4">
                  <c:v>0.87</c:v>
                </c:pt>
                <c:pt idx="5">
                  <c:v>0.95</c:v>
                </c:pt>
                <c:pt idx="6">
                  <c:v>0.91</c:v>
                </c:pt>
                <c:pt idx="7">
                  <c:v>0.92</c:v>
                </c:pt>
                <c:pt idx="8">
                  <c:v>0.89</c:v>
                </c:pt>
                <c:pt idx="9">
                  <c:v>0.89</c:v>
                </c:pt>
              </c:numCache>
            </c:numRef>
          </c:val>
        </c:ser>
        <c:dLbls>
          <c:showLegendKey val="0"/>
          <c:showVal val="0"/>
          <c:showCatName val="0"/>
          <c:showSerName val="0"/>
          <c:showPercent val="0"/>
          <c:showBubbleSize val="0"/>
        </c:dLbls>
        <c:gapWidth val="150"/>
        <c:axId val="164534912"/>
        <c:axId val="180859264"/>
      </c:barChart>
      <c:catAx>
        <c:axId val="164534912"/>
        <c:scaling>
          <c:orientation val="minMax"/>
        </c:scaling>
        <c:delete val="0"/>
        <c:axPos val="b"/>
        <c:majorTickMark val="out"/>
        <c:minorTickMark val="none"/>
        <c:tickLblPos val="nextTo"/>
        <c:crossAx val="180859264"/>
        <c:crosses val="autoZero"/>
        <c:auto val="1"/>
        <c:lblAlgn val="ctr"/>
        <c:lblOffset val="100"/>
        <c:noMultiLvlLbl val="0"/>
      </c:catAx>
      <c:valAx>
        <c:axId val="180859264"/>
        <c:scaling>
          <c:orientation val="minMax"/>
        </c:scaling>
        <c:delete val="0"/>
        <c:axPos val="l"/>
        <c:majorGridlines/>
        <c:numFmt formatCode="0%" sourceLinked="1"/>
        <c:majorTickMark val="out"/>
        <c:minorTickMark val="none"/>
        <c:tickLblPos val="nextTo"/>
        <c:crossAx val="164534912"/>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C3107D-6EDE-4B60-9FEE-8066517CB4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76</TotalTime>
  <Pages>15</Pages>
  <Words>3716</Words>
  <Characters>21185</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48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2219</cp:revision>
  <dcterms:created xsi:type="dcterms:W3CDTF">2019-03-26T09:24:00Z</dcterms:created>
  <dcterms:modified xsi:type="dcterms:W3CDTF">2019-11-06T0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a18616f-707b-3385-b8db-b614eabba1e5</vt:lpwstr>
  </property>
</Properties>
</file>